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9411E" w:rsidRDefault="0009411E" w:rsidP="0009411E">
      <w:pPr>
        <w:rPr>
          <w:rFonts w:asciiTheme="majorHAnsi" w:hAnsiTheme="majorHAnsi"/>
          <w:color w:val="4F81BD" w:themeColor="accent1"/>
          <w:sz w:val="32"/>
        </w:rPr>
        <w:sectPr w:rsidR="0009411E" w:rsidSect="0009411E">
          <w:footerReference w:type="default" r:id="rId7"/>
          <w:pgSz w:w="12240" w:h="15840"/>
          <w:pgMar w:top="1440" w:right="1800" w:bottom="1440" w:left="1800" w:header="720" w:footer="720" w:gutter="0"/>
          <w:cols w:space="720"/>
          <w:titlePg/>
        </w:sectPr>
      </w:pPr>
    </w:p>
    <w:p w:rsidR="0009411E" w:rsidRPr="00312B09" w:rsidRDefault="00312B09" w:rsidP="0009411E">
      <w:pPr>
        <w:rPr>
          <w:rFonts w:asciiTheme="majorHAnsi" w:hAnsiTheme="majorHAnsi"/>
          <w:b/>
          <w:color w:val="4F81BD" w:themeColor="accent1"/>
          <w:sz w:val="32"/>
        </w:rPr>
      </w:pPr>
      <w:proofErr w:type="gramStart"/>
      <w:r w:rsidRPr="00312B09">
        <w:rPr>
          <w:rFonts w:asciiTheme="majorHAnsi" w:hAnsiTheme="majorHAnsi"/>
          <w:b/>
          <w:color w:val="4F81BD" w:themeColor="accent1"/>
          <w:sz w:val="32"/>
        </w:rPr>
        <w:lastRenderedPageBreak/>
        <w:t>x</w:t>
      </w:r>
      <w:proofErr w:type="gramEnd"/>
    </w:p>
    <w:p w:rsidR="0009411E" w:rsidRPr="00312B09" w:rsidRDefault="0009411E" w:rsidP="0009411E">
      <w:bookmarkStart w:id="0" w:name="_GoBack"/>
      <w:bookmarkEnd w:id="0"/>
    </w:p>
    <w:p w:rsidR="0009411E" w:rsidRPr="00312B09" w:rsidRDefault="00312B09" w:rsidP="0009411E">
      <w:pPr>
        <w:pStyle w:val="Tesis"/>
        <w:jc w:val="right"/>
        <w:rPr>
          <w:sz w:val="22"/>
        </w:rPr>
      </w:pPr>
      <w:proofErr w:type="gramStart"/>
      <w:r w:rsidRPr="00312B09">
        <w:rPr>
          <w:sz w:val="22"/>
        </w:rPr>
        <w:t>x</w:t>
      </w:r>
      <w:proofErr w:type="gramEnd"/>
    </w:p>
    <w:p w:rsidR="0009411E" w:rsidRPr="00312B09" w:rsidRDefault="0009411E" w:rsidP="0009411E">
      <w:pPr>
        <w:pStyle w:val="Tesis"/>
        <w:jc w:val="right"/>
        <w:rPr>
          <w:i/>
          <w:sz w:val="22"/>
        </w:rPr>
      </w:pPr>
    </w:p>
    <w:p w:rsidR="0009411E" w:rsidRPr="00312B09" w:rsidRDefault="0009411E" w:rsidP="0009411E">
      <w:pPr>
        <w:pStyle w:val="Tesis"/>
        <w:rPr>
          <w:rFonts w:asciiTheme="majorHAnsi" w:hAnsiTheme="majorHAnsi"/>
          <w:b/>
          <w:color w:val="4F81BD" w:themeColor="accent1"/>
          <w:sz w:val="22"/>
        </w:rPr>
      </w:pPr>
      <w:r w:rsidRPr="00312B09">
        <w:rPr>
          <w:sz w:val="22"/>
        </w:rPr>
        <w:br/>
      </w:r>
    </w:p>
    <w:p w:rsidR="0009411E" w:rsidRPr="00312B09" w:rsidRDefault="0009411E" w:rsidP="0009411E">
      <w:pPr>
        <w:jc w:val="center"/>
        <w:rPr>
          <w:b/>
          <w:sz w:val="36"/>
        </w:rPr>
      </w:pPr>
    </w:p>
    <w:p w:rsidR="0009411E" w:rsidRPr="00312B09" w:rsidRDefault="0009411E" w:rsidP="0009411E">
      <w:pPr>
        <w:pStyle w:val="TOCHeading"/>
        <w:jc w:val="both"/>
      </w:pPr>
    </w:p>
    <w:p w:rsidR="0009411E" w:rsidRPr="00312B09" w:rsidRDefault="0009411E" w:rsidP="0009411E"/>
    <w:p w:rsidR="0009411E" w:rsidRPr="00312B09" w:rsidRDefault="0009411E" w:rsidP="0009411E"/>
    <w:p w:rsidR="0009411E" w:rsidRPr="00312B09" w:rsidRDefault="0009411E" w:rsidP="0009411E"/>
    <w:p w:rsidR="0009411E" w:rsidRPr="00312B09" w:rsidRDefault="0009411E" w:rsidP="0009411E">
      <w:pPr>
        <w:rPr>
          <w:b/>
          <w:color w:val="365F91" w:themeColor="accent1" w:themeShade="BF"/>
          <w:sz w:val="36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  <w:r w:rsidRPr="00312B09">
        <w:rPr>
          <w:lang w:val="es-ES_tradnl"/>
        </w:rPr>
        <w:br w:type="page"/>
      </w: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rPr>
          <w:color w:val="365F91" w:themeColor="accent1" w:themeShade="BF"/>
          <w:sz w:val="36"/>
          <w:lang w:val="es-ES_tradnl"/>
        </w:rPr>
      </w:pPr>
    </w:p>
    <w:p w:rsidR="0009411E" w:rsidRPr="00312B09" w:rsidRDefault="00312B09" w:rsidP="0009411E">
      <w:pPr>
        <w:pStyle w:val="BodyText"/>
        <w:spacing w:line="360" w:lineRule="auto"/>
        <w:rPr>
          <w:color w:val="365F91" w:themeColor="accent1" w:themeShade="BF"/>
          <w:sz w:val="36"/>
          <w:lang w:val="es-ES_tradnl"/>
        </w:rPr>
      </w:pPr>
      <w:proofErr w:type="gramStart"/>
      <w:r w:rsidRPr="00312B09">
        <w:rPr>
          <w:color w:val="365F91" w:themeColor="accent1" w:themeShade="BF"/>
          <w:sz w:val="36"/>
          <w:lang w:val="es-ES_tradnl"/>
        </w:rPr>
        <w:t>x</w:t>
      </w:r>
      <w:proofErr w:type="gramEnd"/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312B09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2"/>
          <w:lang w:val="es-ES_tradnl"/>
        </w:rPr>
      </w:pPr>
      <w:proofErr w:type="gramStart"/>
      <w:r w:rsidRPr="00312B09">
        <w:rPr>
          <w:b w:val="0"/>
          <w:color w:val="365F91" w:themeColor="accent1" w:themeShade="BF"/>
          <w:sz w:val="32"/>
          <w:lang w:val="es-ES_tradnl"/>
        </w:rPr>
        <w:t>x</w:t>
      </w:r>
      <w:proofErr w:type="gramEnd"/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2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b w:val="0"/>
          <w:color w:val="365F91" w:themeColor="accent1" w:themeShade="BF"/>
          <w:sz w:val="36"/>
          <w:lang w:val="es-ES_tradnl"/>
        </w:rPr>
        <w:sectPr w:rsidR="0009411E" w:rsidRPr="00312B09">
          <w:footerReference w:type="default" r:id="rId8"/>
          <w:type w:val="continuous"/>
          <w:pgSz w:w="12240" w:h="15840"/>
          <w:pgMar w:top="1440" w:right="1800" w:bottom="1440" w:left="1800" w:header="720" w:footer="720" w:gutter="0"/>
          <w:cols w:space="720"/>
          <w:titlePg/>
        </w:sectPr>
      </w:pPr>
      <w:r w:rsidRPr="00312B09">
        <w:rPr>
          <w:b w:val="0"/>
          <w:color w:val="365F91" w:themeColor="accent1" w:themeShade="BF"/>
          <w:sz w:val="36"/>
          <w:lang w:val="es-ES_tradnl"/>
        </w:rPr>
        <w:t xml:space="preserve"> </w:t>
      </w: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  <w:sectPr w:rsidR="0009411E" w:rsidRPr="00312B09">
          <w:footerReference w:type="default" r:id="rId9"/>
          <w:type w:val="continuous"/>
          <w:pgSz w:w="12240" w:h="15840"/>
          <w:pgMar w:top="1440" w:right="1800" w:bottom="1440" w:left="1800" w:header="720" w:footer="720" w:gutter="0"/>
          <w:cols w:space="720"/>
          <w:titlePg/>
        </w:sectPr>
      </w:pPr>
      <w:r w:rsidRPr="00312B09">
        <w:rPr>
          <w:lang w:val="es-ES_tradnl"/>
        </w:rPr>
        <w:lastRenderedPageBreak/>
        <w:br w:type="page"/>
      </w: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  <w:r w:rsidRPr="00312B09">
        <w:rPr>
          <w:lang w:val="es-ES_tradnl"/>
        </w:rPr>
        <w:lastRenderedPageBreak/>
        <w:br w:type="page"/>
      </w:r>
    </w:p>
    <w:p w:rsidR="0009411E" w:rsidRPr="00312B09" w:rsidRDefault="0009411E" w:rsidP="0009411E">
      <w:pPr>
        <w:sectPr w:rsidR="0009411E" w:rsidRPr="00312B09">
          <w:footerReference w:type="default" r:id="rId10"/>
          <w:type w:val="continuous"/>
          <w:pgSz w:w="12240" w:h="15840"/>
          <w:pgMar w:top="1440" w:right="1800" w:bottom="1440" w:left="1800" w:header="720" w:footer="720" w:gutter="0"/>
          <w:cols w:space="720"/>
          <w:titlePg/>
        </w:sectPr>
      </w:pPr>
    </w:p>
    <w:p w:rsidR="0009411E" w:rsidRPr="00312B09" w:rsidRDefault="00312B09" w:rsidP="0009411E">
      <w:pPr>
        <w:rPr>
          <w:rFonts w:asciiTheme="majorHAnsi" w:hAnsiTheme="majorHAnsi"/>
          <w:b/>
          <w:color w:val="4F81BD" w:themeColor="accent1"/>
          <w:sz w:val="32"/>
        </w:rPr>
      </w:pPr>
      <w:proofErr w:type="gramStart"/>
      <w:r w:rsidRPr="00312B09">
        <w:lastRenderedPageBreak/>
        <w:t>x</w:t>
      </w:r>
      <w:proofErr w:type="gramEnd"/>
    </w:p>
    <w:p w:rsidR="0009411E" w:rsidRPr="00312B09" w:rsidRDefault="0009411E" w:rsidP="00D1438B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004"/>
        </w:tabs>
        <w:spacing w:line="480" w:lineRule="auto"/>
        <w:ind w:firstLine="708"/>
        <w:jc w:val="both"/>
      </w:pPr>
    </w:p>
    <w:p w:rsidR="0009411E" w:rsidRPr="00312B09" w:rsidRDefault="00312B09" w:rsidP="0009411E">
      <w:pPr>
        <w:pStyle w:val="Tesis"/>
      </w:pP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1998, </w:t>
      </w:r>
      <w:r w:rsidRPr="00312B09">
        <w:t>x</w:t>
      </w:r>
      <w:r w:rsidR="0009411E" w:rsidRPr="00312B09">
        <w:t xml:space="preserve">. 211)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>: “</w:t>
      </w:r>
      <w:r w:rsidRPr="00312B09">
        <w:rPr>
          <w:i/>
        </w:rPr>
        <w:t>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,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rPr>
          <w:i/>
        </w:rPr>
        <w:t xml:space="preserve">,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: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,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,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t>”.</w:t>
      </w:r>
    </w:p>
    <w:p w:rsidR="00991768" w:rsidRPr="00312B09" w:rsidRDefault="00312B09" w:rsidP="00991768">
      <w:pPr>
        <w:pStyle w:val="Tesis"/>
      </w:pP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‘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’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(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. 2000; </w:t>
      </w:r>
      <w:r w:rsidRPr="00312B09">
        <w:t>Xxxxxxx</w:t>
      </w:r>
      <w:r w:rsidR="0009411E" w:rsidRPr="00312B09">
        <w:t xml:space="preserve">, </w:t>
      </w:r>
      <w:r w:rsidRPr="00312B09">
        <w:t>Xxxxx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, &amp; </w:t>
      </w:r>
      <w:r w:rsidRPr="00312B09">
        <w:t>Xxxx</w:t>
      </w:r>
      <w:r w:rsidR="0009411E" w:rsidRPr="00312B09">
        <w:t xml:space="preserve">, 2000; </w:t>
      </w:r>
      <w:r w:rsidRPr="00312B09">
        <w:t>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2001; </w:t>
      </w:r>
      <w:r w:rsidRPr="00312B09">
        <w:t>Xxxxxx</w:t>
      </w:r>
      <w:r w:rsidR="0009411E" w:rsidRPr="00312B09">
        <w:t xml:space="preserve">, 2000; </w:t>
      </w:r>
      <w:r w:rsidRPr="00312B09">
        <w:t>Xxxxxx</w:t>
      </w:r>
      <w:r w:rsidR="0009411E" w:rsidRPr="00312B09">
        <w:t xml:space="preserve"> &amp; </w:t>
      </w:r>
      <w:r w:rsidRPr="00312B09">
        <w:t>Xxxxxxx</w:t>
      </w:r>
      <w:r w:rsidR="0009411E" w:rsidRPr="00312B09">
        <w:t xml:space="preserve">, 1998).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(2001, </w:t>
      </w:r>
      <w:r w:rsidRPr="00312B09">
        <w:t>Xxxxx</w:t>
      </w:r>
      <w:r w:rsidR="0009411E" w:rsidRPr="00312B09">
        <w:t xml:space="preserve"> 1) </w:t>
      </w:r>
      <w:r w:rsidRPr="00312B09">
        <w:t>xx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</w:t>
      </w:r>
      <w:r w:rsidR="0009411E" w:rsidRPr="00312B09">
        <w:t>-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‘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>’ (</w:t>
      </w:r>
      <w:r w:rsidRPr="00312B09">
        <w:t>Xxxxxxx</w:t>
      </w:r>
      <w:r w:rsidR="0009411E" w:rsidRPr="00312B09">
        <w:t xml:space="preserve"> 3),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.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Hoffrage&lt;/Author&gt;&lt;Year&gt;2002&lt;/Year&gt;&lt;RecNum&gt;105&lt;/RecNum&gt;&lt;record&gt;&lt;rec-number&gt;105&lt;/rec-number&gt;&lt;foreign-keys&gt;&lt;key app="EN" db-id="sfwaf2ztgewpeye2p9uv55rdxpwddpfz522v"&gt;105&lt;/key&gt;&lt;/foreign-keys&gt;&lt;ref-type name="Journal Article"&gt;17&lt;/ref-type&gt;&lt;contributors&gt;&lt;authors&gt;&lt;author&gt;Hoffrage, U.&lt;/author&gt;&lt;author&gt;Gigerenzer, G.&lt;/author&gt;&lt;author&gt;Krauss, S.&lt;/author&gt;&lt;author&gt;Martignon, L.&lt;/author&gt;&lt;/authors&gt;&lt;/contributors&gt;&lt;titles&gt;&lt;title&gt;Representation facilitates reasoning: what natural frequencies are and what they are not&lt;/title&gt;&lt;secondary-title&gt;Cognition&lt;/secondary-title&gt;&lt;/titles&gt;&lt;periodical&gt;&lt;full-title&gt;Cognition&lt;/full-title&gt;&lt;/periodical&gt;&lt;pages&gt;343-352&lt;/pages&gt;&lt;volume&gt;84&lt;/volume&gt;&lt;number&gt;3&lt;/number&gt;&lt;dates&gt;&lt;year&gt;2002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x</w:t>
      </w:r>
      <w:r w:rsidR="0009411E" w:rsidRPr="00312B09">
        <w:t xml:space="preserve">, </w:t>
      </w:r>
      <w:r w:rsidRPr="00312B09">
        <w:t>Xxxxxx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, &amp; </w:t>
      </w:r>
      <w:r w:rsidRPr="00312B09">
        <w:t>Xxxxxxxxx</w:t>
      </w:r>
      <w:r w:rsidR="0009411E" w:rsidRPr="00312B09">
        <w:t>, 2002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rPr>
          <w:i/>
        </w:rPr>
        <w:t>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rPr>
          <w:i/>
        </w:rPr>
        <w:t>.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.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lastRenderedPageBreak/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.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(1995), </w:t>
      </w:r>
      <w:r w:rsidRPr="00312B09">
        <w:t>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(</w:t>
      </w:r>
      <w:r w:rsidRPr="00312B09">
        <w:t>x</w:t>
      </w:r>
      <w:r w:rsidR="0009411E" w:rsidRPr="00312B09">
        <w:t>.</w:t>
      </w:r>
      <w:r w:rsidRPr="00312B09">
        <w:t>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)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(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 &amp; </w:t>
      </w:r>
      <w:r w:rsidRPr="00312B09">
        <w:t>Xxxxxx</w:t>
      </w:r>
      <w:r w:rsidR="0009411E" w:rsidRPr="00312B09">
        <w:t xml:space="preserve">, 1993; </w:t>
      </w:r>
      <w:r w:rsidRPr="00312B09">
        <w:t>Xxxxxx</w:t>
      </w:r>
      <w:r w:rsidR="0009411E" w:rsidRPr="00312B09">
        <w:t xml:space="preserve"> &amp; </w:t>
      </w:r>
      <w:r w:rsidRPr="00312B09">
        <w:t>Xxxxxxx</w:t>
      </w:r>
      <w:r w:rsidR="0009411E" w:rsidRPr="00312B09">
        <w:t xml:space="preserve">, 1998).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(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. 2000;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. 2000; </w:t>
      </w:r>
      <w:r w:rsidRPr="00312B09">
        <w:t>Xxxxxx</w:t>
      </w:r>
      <w:r w:rsidR="0009411E" w:rsidRPr="00312B09">
        <w:t xml:space="preserve">, 2000). </w:t>
      </w:r>
      <w:r w:rsidRPr="00312B09">
        <w:t>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(</w:t>
      </w:r>
      <w:r w:rsidRPr="00312B09">
        <w:t>xx</w:t>
      </w:r>
      <w:r w:rsidR="0009411E" w:rsidRPr="00312B09">
        <w:t xml:space="preserve"> </w:t>
      </w:r>
      <w:r w:rsidR="0009411E" w:rsidRPr="00A36B59" w:rsidDel="00AC6F1A">
        <w:rPr>
          <w:lang w:val="en-US"/>
        </w:rPr>
        <w:fldChar w:fldCharType="begin"/>
      </w:r>
      <w:r w:rsidR="0009411E" w:rsidRPr="00312B09" w:rsidDel="00AC6F1A">
        <w:instrText xml:space="preserve"> ADDIN EN.CITE &lt;EndNote&gt;&lt;Cite&gt;&lt;Author&gt;Hoffrage&lt;/Author&gt;&lt;Year&gt;2002&lt;/Year&gt;&lt;RecNum&gt;105&lt;/RecNum&gt;&lt;record&gt;&lt;rec-number&gt;105&lt;/rec-number&gt;&lt;foreign-keys&gt;&lt;key app="EN" db-id="sfwaf2ztgewpeye2p9uv55rdxpwddpfz522v"&gt;105&lt;/key&gt;&lt;/foreign-keys&gt;&lt;ref-type name="Journal Article"&gt;17&lt;/ref-type&gt;&lt;contributors&gt;&lt;authors&gt;&lt;author&gt;Hoffrage, U.&lt;/author&gt;&lt;author&gt;Gigerenzer, G.&lt;/author&gt;&lt;author&gt;Krauss, S.&lt;/author&gt;&lt;author&gt;Martignon, L.&lt;/author&gt;&lt;/authors&gt;&lt;/contributors&gt;&lt;titles&gt;&lt;title&gt;Representation facilitates reasoning: what natural frequencies are and what they are not&lt;/title&gt;&lt;secondary-title&gt;Cognition&lt;/secondary-title&gt;&lt;/titles&gt;&lt;periodical&gt;&lt;full-title&gt;Cognition&lt;/full-title&gt;&lt;/periodical&gt;&lt;pages&gt;343-352&lt;/pages&gt;&lt;volume&gt;84&lt;/volume&gt;&lt;number&gt;3&lt;/number&gt;&lt;dates&gt;&lt;year&gt;2002&lt;/year&gt;&lt;/dates&gt;&lt;urls&gt;&lt;/urls&gt;&lt;/record&gt;&lt;/Cite&gt;&lt;/EndNote&gt;</w:instrText>
      </w:r>
      <w:r w:rsidR="0009411E" w:rsidRPr="00A36B59" w:rsidDel="00AC6F1A">
        <w:rPr>
          <w:lang w:val="en-US"/>
        </w:rPr>
        <w:fldChar w:fldCharType="separate"/>
      </w:r>
      <w:r w:rsidRPr="00312B09">
        <w:t>Xxxxxx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>., 2002</w:t>
      </w:r>
      <w:r w:rsidR="0009411E" w:rsidRPr="00A36B59" w:rsidDel="00AC6F1A">
        <w:rPr>
          <w:lang w:val="en-US"/>
        </w:rPr>
        <w:fldChar w:fldCharType="end"/>
      </w:r>
      <w:r w:rsidR="0009411E" w:rsidRPr="00312B09" w:rsidDel="00AC6F1A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)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</w:p>
    <w:p w:rsidR="0009411E" w:rsidRPr="00312B09" w:rsidRDefault="00312B09" w:rsidP="0009411E">
      <w:pPr>
        <w:pStyle w:val="Tesis"/>
      </w:pPr>
      <w:proofErr w:type="gramStart"/>
      <w:r w:rsidRPr="00312B09">
        <w:t>xxxxxxxx</w:t>
      </w:r>
      <w:proofErr w:type="gramEnd"/>
      <w:r w:rsidR="0009411E" w:rsidRPr="00312B09">
        <w:t>” (</w:t>
      </w:r>
      <w:r w:rsidRPr="00312B09">
        <w:t>Xxx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1995).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. </w:t>
      </w:r>
      <w:r w:rsidRPr="00312B09">
        <w:t>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‘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’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 1995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="0009411E" w:rsidRPr="00A36B59">
        <w:fldChar w:fldCharType="begin"/>
      </w:r>
      <w:r w:rsidR="0009411E" w:rsidRPr="00312B09">
        <w:instrText xml:space="preserve"> ADDIN EN.CITE &lt;EndNote&gt;&lt;Cite&gt;&lt;Author&gt;Hinton&lt;/Author&gt;&lt;Year&gt;1986&lt;/Year&gt;&lt;RecNum&gt;103&lt;/RecNum&gt;&lt;record&gt;&lt;rec-number&gt;103&lt;/rec-number&gt;&lt;foreign-keys&gt;&lt;key app="EN" db-id="sfwaf2ztgewpeye2p9uv55rdxpwddpfz522v"&gt;103&lt;/key&gt;&lt;/foreign-keys&gt;&lt;ref-type name="Book Section"&gt;5&lt;/ref-type&gt;&lt;contributors&gt;&lt;authors&gt;&lt;author&gt;Hinton, G. E.&lt;/author&gt;&lt;author&gt;McClelland, J. L.&lt;/author&gt;&lt;author&gt;Rumelhart, D. E.&lt;/author&gt;&lt;/authors&gt;&lt;/contributors&gt;&lt;titles&gt;&lt;title&gt;Distributed representations&lt;/title&gt;&lt;secondary-title&gt;Mit Press Computational Models Of Cognition And Perception Series&lt;/secondary-title&gt;&lt;/titles&gt;&lt;periodical&gt;&lt;full-title&gt;Mit Press Computational Models Of Cognition And Perception Series&lt;/full-title&gt;&lt;/periodical&gt;&lt;pages&gt;77-109&lt;/pages&gt;&lt;dates&gt;&lt;year&gt;1986&lt;/year&gt;&lt;/dates&gt;&lt;urls&gt;&lt;/urls&gt;&lt;/record&gt;&lt;/Cite&gt;&lt;/EndNote&gt;</w:instrText>
      </w:r>
      <w:r w:rsidR="0009411E" w:rsidRPr="00A36B59">
        <w:fldChar w:fldCharType="separate"/>
      </w:r>
      <w:r w:rsidR="0009411E" w:rsidRPr="00312B09">
        <w:t>(</w:t>
      </w:r>
      <w:r w:rsidRPr="00312B09">
        <w:t>Xxxxxx</w:t>
      </w:r>
      <w:r w:rsidR="0009411E" w:rsidRPr="00312B09" w:rsidDel="00AC6F1A">
        <w:t>, 1997;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xxxxxx</w:t>
      </w:r>
      <w:r w:rsidR="0009411E" w:rsidRPr="00312B09">
        <w:t xml:space="preserve">, &amp; </w:t>
      </w:r>
      <w:r w:rsidRPr="00312B09">
        <w:t>Xxxxxxxxx</w:t>
      </w:r>
      <w:r w:rsidR="0009411E" w:rsidRPr="00312B09">
        <w:t>, 1986)</w:t>
      </w:r>
      <w:r w:rsidR="0009411E" w:rsidRPr="00A36B59">
        <w:fldChar w:fldCharType="end"/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. </w:t>
      </w:r>
      <w:r w:rsidRPr="00312B09">
        <w:t>Xxxxxxxxxxx</w:t>
      </w:r>
      <w:r w:rsidR="0009411E" w:rsidRPr="00312B09">
        <w:t xml:space="preserve">, </w:t>
      </w:r>
      <w:r w:rsidRPr="00312B09">
        <w:t>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>-</w:t>
      </w:r>
      <w:r w:rsidRPr="00312B09">
        <w:t>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="0009411E" w:rsidRPr="00A36B59">
        <w:fldChar w:fldCharType="begin"/>
      </w:r>
      <w:r w:rsidR="0009411E" w:rsidRPr="00312B09">
        <w:instrText xml:space="preserve"> ADDIN EN.CITE &lt;EndNote&gt;&lt;Cite&gt;&lt;Author&gt;Feigenson&lt;/Author&gt;&lt;Year&gt;2004&lt;/Year&gt;&lt;RecNum&gt;93&lt;/RecNum&gt;&lt;record&gt;&lt;rec-number&gt;93&lt;/rec-number&gt;&lt;foreign-keys&gt;&lt;key app="EN" db-id="sfwaf2ztgewpeye2p9uv55rdxpwddpfz522v"&gt;93&lt;/key&gt;&lt;/foreign-keys&gt;&lt;ref-type name="Journal Article"&gt;17&lt;/ref-type&gt;&lt;contributors&gt;&lt;authors&gt;&lt;author&gt;Feigenson, L.&lt;/author&gt;&lt;author&gt;Dehaene, S.&lt;/author&gt;&lt;author&gt;Spelke, E.&lt;/author&gt;&lt;/authors&gt;&lt;/contributors&gt;&lt;titles&gt;&lt;title&gt;Core systems of number&lt;/title&gt;&lt;secondary-title&gt;Trends in Cognitive Sciences&lt;/secondary-title&gt;&lt;/titles&gt;&lt;periodical&gt;&lt;full-title&gt;Trends in Cognitive Sciences&lt;/full-title&gt;&lt;/periodical&gt;&lt;pages&gt;307-314&lt;/pages&gt;&lt;volume&gt;8&lt;/volume&gt;&lt;number&gt;7&lt;/number&gt;&lt;dates&gt;&lt;year&gt;2004&lt;/year&gt;&lt;/dates&gt;&lt;urls&gt;&lt;/urls&gt;&lt;/record&gt;&lt;/Cite&gt;&lt;Cite&gt;&lt;Author&gt;Bishop&lt;/Author&gt;&lt;Year&gt;1997&lt;/Year&gt;&lt;RecNum&gt;5&lt;/RecNum&gt;&lt;record&gt;&lt;rec-number&gt;5&lt;/rec-number&gt;&lt;foreign-keys&gt;&lt;key app="EN" db-id="sfwaf2ztgewpeye2p9uv55rdxpwddpfz522v"&gt;5&lt;/key&gt;&lt;/foreign-keys&gt;&lt;ref-type name="Book"&gt;6&lt;/ref-type&gt;&lt;contributors&gt;&lt;authors&gt;&lt;author&gt;Bishop, C.&lt;/author&gt;&lt;/authors&gt;&lt;/contributors&gt;&lt;titles&gt;&lt;title&gt;Neural Networks for Pattern Recognition&lt;/title&gt;&lt;/titles&gt;&lt;dates&gt;&lt;year&gt;1997&lt;/year&gt;&lt;/dates&gt;&lt;publisher&gt;Oxford University Press&lt;/publisher&gt;&lt;accession-num&gt;267&lt;/accession-num&gt;&lt;urls&gt;&lt;/urls&gt;&lt;/record&gt;&lt;/Cite&gt;&lt;/EndNote&gt;</w:instrText>
      </w:r>
      <w:r w:rsidR="0009411E" w:rsidRPr="00A36B59">
        <w:fldChar w:fldCharType="separate"/>
      </w:r>
      <w:r w:rsidR="0009411E" w:rsidRPr="00312B09" w:rsidDel="00AC6F1A">
        <w:t>(</w:t>
      </w:r>
      <w:r w:rsidRPr="00312B09">
        <w:t>Xxxxxxx</w:t>
      </w:r>
      <w:r w:rsidR="0009411E" w:rsidRPr="00312B09">
        <w:t xml:space="preserve">, 1992, 1997; </w:t>
      </w:r>
      <w:r w:rsidRPr="00312B09">
        <w:t>Xxxxxxxxx</w:t>
      </w:r>
      <w:r w:rsidR="0009411E" w:rsidRPr="00312B09" w:rsidDel="00AC6F1A">
        <w:t xml:space="preserve">, </w:t>
      </w:r>
      <w:r w:rsidRPr="00312B09">
        <w:t>Xxxxxxx</w:t>
      </w:r>
      <w:r w:rsidR="0009411E" w:rsidRPr="00312B09" w:rsidDel="00AC6F1A">
        <w:t xml:space="preserve">, &amp; </w:t>
      </w:r>
      <w:r w:rsidRPr="00312B09">
        <w:t>Xxxxxx</w:t>
      </w:r>
      <w:r w:rsidR="0009411E" w:rsidRPr="00312B09" w:rsidDel="00AC6F1A">
        <w:t>, 2004)</w:t>
      </w:r>
      <w:r w:rsidR="0009411E" w:rsidRPr="00A36B59">
        <w:fldChar w:fldCharType="end"/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lastRenderedPageBreak/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(</w:t>
      </w:r>
      <w:r w:rsidRPr="00312B09">
        <w:t>Xxx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1995)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</w:t>
      </w:r>
      <w:r w:rsidRPr="00312B09">
        <w:t>Xxxxx</w:t>
      </w:r>
      <w:r w:rsidR="0009411E" w:rsidRPr="00312B09">
        <w:t xml:space="preserve">, 2002; </w:t>
      </w:r>
      <w:r w:rsidRPr="00312B09">
        <w:t>Xxxxx</w:t>
      </w:r>
      <w:r w:rsidR="0009411E" w:rsidRPr="00312B09">
        <w:t xml:space="preserve"> &amp; </w:t>
      </w:r>
      <w:r w:rsidRPr="00312B09">
        <w:t>Xxxxxx</w:t>
      </w:r>
      <w:r w:rsidR="0009411E" w:rsidRPr="00312B09">
        <w:t xml:space="preserve">, 2006; </w:t>
      </w:r>
      <w:r w:rsidRPr="00312B09">
        <w:t>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2002;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., 2002; </w:t>
      </w:r>
      <w:r w:rsidRPr="00312B09">
        <w:rPr>
          <w:color w:val="auto"/>
        </w:rPr>
        <w:t>Xxxxxxx</w:t>
      </w:r>
      <w:r w:rsidR="0009411E" w:rsidRPr="00312B09">
        <w:rPr>
          <w:color w:val="auto"/>
        </w:rPr>
        <w:t>-</w:t>
      </w:r>
      <w:r w:rsidRPr="00312B09">
        <w:rPr>
          <w:color w:val="auto"/>
        </w:rPr>
        <w:t>Xxxxx</w:t>
      </w:r>
      <w:r w:rsidR="0009411E" w:rsidRPr="00312B09">
        <w:rPr>
          <w:color w:val="auto"/>
        </w:rPr>
        <w:t xml:space="preserve">, </w:t>
      </w:r>
      <w:r w:rsidRPr="00312B09">
        <w:rPr>
          <w:color w:val="auto"/>
        </w:rPr>
        <w:t>Xxxxxxxx</w:t>
      </w:r>
      <w:r w:rsidR="0009411E" w:rsidRPr="00312B09">
        <w:rPr>
          <w:color w:val="auto"/>
        </w:rPr>
        <w:t xml:space="preserve">, </w:t>
      </w:r>
      <w:r w:rsidRPr="00312B09">
        <w:rPr>
          <w:color w:val="auto"/>
        </w:rPr>
        <w:t>Xxxxxxx</w:t>
      </w:r>
      <w:r w:rsidR="0009411E" w:rsidRPr="00312B09">
        <w:rPr>
          <w:color w:val="auto"/>
        </w:rPr>
        <w:t xml:space="preserve">, </w:t>
      </w:r>
      <w:r w:rsidRPr="00312B09">
        <w:rPr>
          <w:color w:val="auto"/>
        </w:rPr>
        <w:t>Xxxxxx</w:t>
      </w:r>
      <w:r w:rsidR="0009411E" w:rsidRPr="00312B09">
        <w:rPr>
          <w:color w:val="auto"/>
        </w:rPr>
        <w:t>-</w:t>
      </w:r>
      <w:r w:rsidRPr="00312B09">
        <w:rPr>
          <w:color w:val="auto"/>
        </w:rPr>
        <w:t>Xxxxxxxx</w:t>
      </w:r>
      <w:r w:rsidR="0009411E" w:rsidRPr="00312B09">
        <w:rPr>
          <w:color w:val="auto"/>
        </w:rPr>
        <w:t xml:space="preserve">, &amp; </w:t>
      </w:r>
      <w:r w:rsidRPr="00312B09">
        <w:rPr>
          <w:color w:val="auto"/>
        </w:rPr>
        <w:t>Xxxxxxx</w:t>
      </w:r>
      <w:r w:rsidR="0009411E" w:rsidRPr="00312B09">
        <w:rPr>
          <w:color w:val="auto"/>
        </w:rPr>
        <w:t>, 1999</w:t>
      </w:r>
      <w:r w:rsidR="0009411E" w:rsidRPr="00312B09">
        <w:t xml:space="preserve">).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Hertwig&lt;/Author&gt;&lt;Year&gt;1999&lt;/Year&gt;&lt;RecNum&gt;94&lt;/RecNum&gt;&lt;record&gt;&lt;rec-number&gt;94&lt;/rec-number&gt;&lt;foreign-keys&gt;&lt;key app="EN" db-id="sfwaf2ztgewpeye2p9uv55rdxpwddpfz522v"&gt;94&lt;/key&gt;&lt;/foreign-keys&gt;&lt;ref-type name="Journal Article"&gt;17&lt;/ref-type&gt;&lt;contributors&gt;&lt;authors&gt;&lt;author&gt;Hertwig, R.&lt;/author&gt;&lt;author&gt;Gigerenzer, G.&lt;/author&gt;&lt;/authors&gt;&lt;/contributors&gt;&lt;titles&gt;&lt;title&gt;TheConjunction Fallacy&amp;apos;Revisited: How Intelligent Inferences Look Like Reasoning Errors&lt;/title&gt;&lt;secondary-title&gt;Journal of Behavioral Decision Making&lt;/secondary-title&gt;&lt;/titles&gt;&lt;periodical&gt;&lt;full-title&gt;Journal of Behavioral Decision Making&lt;/full-title&gt;&lt;/periodical&gt;&lt;pages&gt;275-305&lt;/pages&gt;&lt;volume&gt;12&lt;/volume&gt;&lt;dates&gt;&lt;year&gt;1999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</w:t>
      </w:r>
      <w:r w:rsidR="0009411E" w:rsidRPr="00312B09">
        <w:t xml:space="preserve"> &amp; </w:t>
      </w:r>
      <w:r w:rsidRPr="00312B09">
        <w:t>Xxxxxxxxxx</w:t>
      </w:r>
      <w:r w:rsidR="0009411E" w:rsidRPr="00312B09">
        <w:t xml:space="preserve">, 1999; </w:t>
      </w:r>
      <w:r w:rsidRPr="00312B09">
        <w:t>Xxxxxxxxx</w:t>
      </w:r>
      <w:r w:rsidR="0009411E" w:rsidRPr="00312B09">
        <w:t>, 1996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Gigerenzer&lt;/Author&gt;&lt;Year&gt;1991&lt;/Year&gt;&lt;RecNum&gt;95&lt;/RecNum&gt;&lt;record&gt;&lt;rec-number&gt;95&lt;/rec-number&gt;&lt;foreign-keys&gt;&lt;key app="EN" db-id="sfwaf2ztgewpeye2p9uv55rdxpwddpfz522v"&gt;95&lt;/key&gt;&lt;/foreign-keys&gt;&lt;ref-type name="Journal Article"&gt;17&lt;/ref-type&gt;&lt;contributors&gt;&lt;authors&gt;&lt;author&gt;Gigerenzer, G.&lt;/author&gt;&lt;author&gt;Hoffrage, U.&lt;/author&gt;&lt;author&gt;Kleinbölting, H.&lt;/author&gt;&lt;/authors&gt;&lt;/contributors&gt;&lt;titles&gt;&lt;title&gt;Probabilistic mental models: A Brunswikian theory of confidence&lt;/title&gt;&lt;secondary-title&gt;Psychological Review&lt;/secondary-title&gt;&lt;/titles&gt;&lt;periodical&gt;&lt;full-title&gt;Psychological Review&lt;/full-title&gt;&lt;/periodical&gt;&lt;pages&gt;506-528&lt;/pages&gt;&lt;volume&gt;98&lt;/volume&gt;&lt;number&gt;4&lt;/number&gt;&lt;dates&gt;&lt;year&gt;1991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, &amp; </w:t>
      </w:r>
      <w:r w:rsidRPr="00312B09">
        <w:t>Xxxxxxxxxxxx</w:t>
      </w:r>
      <w:r w:rsidR="0009411E" w:rsidRPr="00312B09">
        <w:t>, 1991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.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lastRenderedPageBreak/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. </w:t>
      </w:r>
      <w:r w:rsidRPr="00312B09">
        <w:t>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(</w:t>
      </w:r>
      <w:r w:rsidRPr="00312B09">
        <w:t>xxxxxxxxxxx</w:t>
      </w:r>
      <w:r w:rsidR="0009411E" w:rsidRPr="00312B09">
        <w:t xml:space="preserve"> 1, 2 </w:t>
      </w:r>
      <w:r w:rsidRPr="00312B09">
        <w:t>xxx</w:t>
      </w:r>
      <w:r w:rsidR="0009411E" w:rsidRPr="00312B09">
        <w:t xml:space="preserve"> 3)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(</w:t>
      </w:r>
      <w:r w:rsidRPr="00312B09">
        <w:t>xxxxxxxxxxx</w:t>
      </w:r>
      <w:r w:rsidR="0009411E" w:rsidRPr="00312B09">
        <w:t xml:space="preserve"> 4, 5, 6 </w:t>
      </w:r>
      <w:r w:rsidRPr="00312B09">
        <w:t>xxx</w:t>
      </w:r>
      <w:r w:rsidR="0009411E" w:rsidRPr="00312B09">
        <w:t xml:space="preserve"> 7)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(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>/</w:t>
      </w:r>
      <w:r w:rsidRPr="00312B09">
        <w:t>xxxxxxxxxxxxx</w:t>
      </w:r>
      <w:r w:rsidR="0009411E" w:rsidRPr="00312B09">
        <w:t xml:space="preserve">)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rPr>
          <w:i/>
        </w:rPr>
        <w:t>Xxxxxxxxxxxx</w:t>
      </w:r>
      <w:r w:rsidR="0009411E" w:rsidRPr="00312B09">
        <w:rPr>
          <w:i/>
        </w:rPr>
        <w:t>-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t xml:space="preserve">,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, </w:t>
      </w:r>
      <w:r w:rsidRPr="00312B09">
        <w:t>x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. </w:t>
      </w:r>
      <w:r w:rsidRPr="00312B09">
        <w:t>X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(</w:t>
      </w:r>
      <w:r w:rsidRPr="00312B09">
        <w:t>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)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>.</w:t>
      </w:r>
    </w:p>
    <w:p w:rsidR="0009411E" w:rsidRPr="00312B09" w:rsidRDefault="0009411E" w:rsidP="0009411E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004"/>
        </w:tabs>
        <w:spacing w:line="480" w:lineRule="auto"/>
        <w:jc w:val="both"/>
      </w:pPr>
    </w:p>
    <w:p w:rsidR="00991768" w:rsidRPr="00312B09" w:rsidRDefault="0009411E" w:rsidP="00991768">
      <w:r w:rsidRPr="00312B09">
        <w:rPr>
          <w:rFonts w:asciiTheme="majorHAnsi" w:hAnsiTheme="majorHAnsi"/>
          <w:b/>
          <w:color w:val="4F81BD" w:themeColor="accent1"/>
          <w:sz w:val="32"/>
        </w:rPr>
        <w:br w:type="page"/>
      </w:r>
    </w:p>
    <w:p w:rsidR="0009411E" w:rsidRPr="00312B09" w:rsidRDefault="0009411E" w:rsidP="0009411E">
      <w:pPr>
        <w:pStyle w:val="Tesis"/>
      </w:pPr>
      <w:r w:rsidRPr="00312B09">
        <w:lastRenderedPageBreak/>
        <w:t xml:space="preserve"> </w:t>
      </w:r>
      <w:proofErr w:type="gramStart"/>
      <w:r w:rsidR="00312B09" w:rsidRPr="00312B09">
        <w:t>xxxxxxxx</w:t>
      </w:r>
      <w:proofErr w:type="gramEnd"/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</w:t>
      </w:r>
      <w:r w:rsidRPr="00312B09">
        <w:t>-</w:t>
      </w:r>
      <w:r w:rsidR="00312B09" w:rsidRPr="00312B09">
        <w:t>X</w:t>
      </w:r>
      <w:r w:rsidRPr="00312B09">
        <w:t xml:space="preserve"> </w:t>
      </w:r>
      <w:r w:rsidR="00312B09" w:rsidRPr="00312B09">
        <w:t>xxxxxxxx</w:t>
      </w:r>
      <w:r w:rsidRPr="00312B09">
        <w:t xml:space="preserve">) </w:t>
      </w:r>
      <w:r w:rsidR="00312B09" w:rsidRPr="00312B09">
        <w:t>xx</w:t>
      </w:r>
      <w:r w:rsidRPr="00312B09">
        <w:t xml:space="preserve"> </w:t>
      </w:r>
      <w:r w:rsidR="00312B09" w:rsidRPr="00312B09">
        <w:t>xxxxxx</w:t>
      </w:r>
      <w:r w:rsidRPr="00312B09">
        <w:t xml:space="preserve"> </w:t>
      </w:r>
      <w:r w:rsidR="00312B09" w:rsidRPr="00312B09">
        <w:t>xxxxxxxxxxx</w:t>
      </w:r>
      <w:r w:rsidRPr="00312B09">
        <w:t xml:space="preserve"> </w:t>
      </w:r>
      <w:r w:rsidR="00312B09" w:rsidRPr="00312B09">
        <w:t>xxxxxxxx</w:t>
      </w:r>
      <w:r w:rsidRPr="00312B09">
        <w:t xml:space="preserve"> </w:t>
      </w:r>
      <w:r w:rsidR="00312B09" w:rsidRPr="00312B09">
        <w:t>xxx</w:t>
      </w:r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xxx</w:t>
      </w:r>
      <w:r w:rsidRPr="00312B09">
        <w:t xml:space="preserve"> </w:t>
      </w:r>
      <w:r w:rsidR="00312B09" w:rsidRPr="00312B09">
        <w:t>xxxx</w:t>
      </w:r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xxxxx</w:t>
      </w:r>
      <w:r w:rsidRPr="00312B09">
        <w:t xml:space="preserve"> </w:t>
      </w:r>
      <w:r w:rsidR="00312B09" w:rsidRPr="00312B09">
        <w:t>xxxxxxxxxxx</w:t>
      </w:r>
      <w:r w:rsidRPr="00312B09">
        <w:t xml:space="preserve"> </w:t>
      </w:r>
      <w:r w:rsidR="00312B09" w:rsidRPr="00312B09">
        <w:t>xxxxxxxxxx</w:t>
      </w:r>
      <w:r w:rsidRPr="00312B09">
        <w:t xml:space="preserve"> </w:t>
      </w:r>
      <w:r w:rsidR="00312B09" w:rsidRPr="00312B09">
        <w:t>xxxxx</w:t>
      </w:r>
      <w:r w:rsidRPr="00312B09">
        <w:t xml:space="preserve"> </w:t>
      </w:r>
      <w:r w:rsidR="00312B09" w:rsidRPr="00312B09">
        <w:t>xxx</w:t>
      </w:r>
      <w:r w:rsidRPr="00312B09">
        <w:t xml:space="preserve"> </w:t>
      </w:r>
      <w:r w:rsidR="00312B09" w:rsidRPr="00312B09">
        <w:t>xxxxxxxx</w:t>
      </w:r>
      <w:r w:rsidRPr="00312B09">
        <w:t xml:space="preserve"> </w:t>
      </w:r>
      <w:r w:rsidR="00312B09" w:rsidRPr="00312B09">
        <w:t>xxxxxxxxx</w:t>
      </w:r>
      <w:r w:rsidRPr="00312B09">
        <w:t xml:space="preserve"> </w:t>
      </w:r>
      <w:r w:rsidR="00312B09" w:rsidRPr="00312B09">
        <w:t>xxxxxx</w:t>
      </w:r>
      <w:r w:rsidRPr="00312B09">
        <w:t xml:space="preserve"> </w:t>
      </w:r>
      <w:r w:rsidR="00312B09" w:rsidRPr="00312B09">
        <w:t>xxxx</w:t>
      </w:r>
      <w:r w:rsidRPr="00312B09">
        <w:t xml:space="preserve"> </w:t>
      </w:r>
      <w:r w:rsidR="00312B09" w:rsidRPr="00312B09">
        <w:t>xxxxxxxxxxxxx</w:t>
      </w:r>
      <w:r w:rsidRPr="00312B09">
        <w:t xml:space="preserve">… </w:t>
      </w:r>
      <w:r w:rsidR="00312B09" w:rsidRPr="00312B09">
        <w:t>xx</w:t>
      </w:r>
      <w:r w:rsidRPr="00312B09">
        <w:t xml:space="preserve"> </w:t>
      </w:r>
      <w:r w:rsidR="00312B09" w:rsidRPr="00312B09">
        <w:t>xxx</w:t>
      </w:r>
      <w:r w:rsidRPr="00312B09">
        <w:t xml:space="preserve"> </w:t>
      </w:r>
      <w:r w:rsidR="00312B09" w:rsidRPr="00312B09">
        <w:t>x</w:t>
      </w:r>
      <w:r w:rsidRPr="00312B09">
        <w:t xml:space="preserve"> </w:t>
      </w:r>
      <w:r w:rsidR="00312B09" w:rsidRPr="00312B09">
        <w:t>xxxxxx</w:t>
      </w:r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xx</w:t>
      </w:r>
      <w:r w:rsidRPr="00312B09">
        <w:t xml:space="preserve"> </w:t>
      </w:r>
      <w:r w:rsidR="00312B09" w:rsidRPr="00312B09">
        <w:t>xxxxxxxxxx</w:t>
      </w:r>
      <w:r w:rsidRPr="00312B09">
        <w:t xml:space="preserve"> </w:t>
      </w:r>
      <w:r w:rsidR="00312B09" w:rsidRPr="00312B09">
        <w:t>xxxxxxxxxx</w:t>
      </w:r>
      <w:r w:rsidRPr="00312B09">
        <w:t xml:space="preserve">. </w:t>
      </w:r>
    </w:p>
    <w:p w:rsidR="0009411E" w:rsidRPr="00312B09" w:rsidRDefault="00312B09" w:rsidP="0009411E">
      <w:pPr>
        <w:pStyle w:val="Tesis"/>
      </w:pP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(</w:t>
      </w:r>
      <w:r w:rsidRPr="00312B09">
        <w:t>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)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</w:t>
      </w:r>
      <w:r w:rsidR="0009411E" w:rsidRPr="00312B09">
        <w:t>’</w:t>
      </w:r>
      <w:r w:rsidRPr="00312B09">
        <w:t>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.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Andrews&lt;/Author&gt;&lt;Year&gt;2003&lt;/Year&gt;&lt;RecNum&gt;96&lt;/RecNum&gt;&lt;record&gt;&lt;rec-number&gt;96&lt;/rec-number&gt;&lt;foreign-keys&gt;&lt;key app="EN" db-id="sfwaf2ztgewpeye2p9uv55rdxpwddpfz522v"&gt;96&lt;/key&gt;&lt;/foreign-keys&gt;&lt;ref-type name="Journal Article"&gt;17&lt;/ref-type&gt;&lt;contributors&gt;&lt;authors&gt;&lt;author&gt;Andrews, P. W.&lt;/author&gt;&lt;author&gt;Gangestad, S. W.&lt;/author&gt;&lt;author&gt;Matthews, D.&lt;/author&gt;&lt;/authors&gt;&lt;/contributors&gt;&lt;titles&gt;&lt;title&gt;Adaptationism–how to carry out an exaptationist program&lt;/title&gt;&lt;secondary-title&gt;Behavioral and Brain Sciences&lt;/secondary-title&gt;&lt;/titles&gt;&lt;periodical&gt;&lt;full-title&gt;Behavioral and Brain Sciences&lt;/full-title&gt;&lt;/periodical&gt;&lt;pages&gt;489-504&lt;/pages&gt;&lt;volume&gt;25&lt;/volume&gt;&lt;number&gt;04&lt;/number&gt;&lt;dates&gt;&lt;year&gt;2003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 w:rsidDel="00AC6F1A">
        <w:t>(</w:t>
      </w:r>
      <w:r w:rsidRPr="00312B09">
        <w:t>Xxxxxxx</w:t>
      </w:r>
      <w:r w:rsidR="0009411E" w:rsidRPr="00312B09" w:rsidDel="00AC6F1A">
        <w:t xml:space="preserve">, </w:t>
      </w:r>
      <w:r w:rsidRPr="00312B09">
        <w:t>Xxxxxxxxx</w:t>
      </w:r>
      <w:r w:rsidR="0009411E" w:rsidRPr="00312B09" w:rsidDel="00AC6F1A">
        <w:t xml:space="preserve">, &amp; </w:t>
      </w:r>
      <w:r w:rsidRPr="00312B09">
        <w:t>Xxxxxxxx</w:t>
      </w:r>
      <w:r w:rsidR="0009411E" w:rsidRPr="00312B09" w:rsidDel="00AC6F1A">
        <w:t>, 2003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Williams&lt;/Author&gt;&lt;Year&gt;1966&lt;/Year&gt;&lt;RecNum&gt;97&lt;/RecNum&gt;&lt;record&gt;&lt;rec-number&gt;97&lt;/rec-number&gt;&lt;foreign-keys&gt;&lt;key app="EN" db-id="sfwaf2ztgewpeye2p9uv55rdxpwddpfz522v"&gt;97&lt;/key&gt;&lt;/foreign-keys&gt;&lt;ref-type name="Journal Article"&gt;17&lt;/ref-type&gt;&lt;contributors&gt;&lt;authors&gt;&lt;author&gt;Williams, G. C.&lt;/author&gt;&lt;/authors&gt;&lt;/contributors&gt;&lt;titles&gt;&lt;title&gt;Adaptation and natural selection&lt;/title&gt;&lt;/titles&gt;&lt;dates&gt;&lt;year&gt;1966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 xml:space="preserve">; </w:t>
      </w:r>
      <w:r w:rsidRPr="00312B09">
        <w:t>Xxxxxxxx</w:t>
      </w:r>
      <w:r w:rsidR="0009411E" w:rsidRPr="00312B09">
        <w:t>, 1966)</w:t>
      </w:r>
      <w:r w:rsidR="0009411E" w:rsidRPr="00A36B59">
        <w:rPr>
          <w:lang w:val="en-US"/>
        </w:rPr>
        <w:fldChar w:fldCharType="end"/>
      </w:r>
      <w:r w:rsidR="0009411E" w:rsidRPr="00A36B59">
        <w:rPr>
          <w:lang w:val="en-US"/>
        </w:rPr>
        <w:fldChar w:fldCharType="end"/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,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Andrews&lt;/Author&gt;&lt;Year&gt;2003&lt;/Year&gt;&lt;RecNum&gt;96&lt;/RecNum&gt;&lt;record&gt;&lt;rec-number&gt;96&lt;/rec-number&gt;&lt;foreign-keys&gt;&lt;key app="EN" db-id="sfwaf2ztgewpeye2p9uv55rdxpwddpfz522v"&gt;96&lt;/key&gt;&lt;/foreign-keys&gt;&lt;ref-type name="Journal Article"&gt;17&lt;/ref-type&gt;&lt;contributors&gt;&lt;authors&gt;&lt;author&gt;Andrews, P. W.&lt;/author&gt;&lt;author&gt;Gangestad, S. W.&lt;/author&gt;&lt;author&gt;Matthews, D.&lt;/author&gt;&lt;/authors&gt;&lt;/contributors&gt;&lt;titles&gt;&lt;title&gt;Adaptationism–how to carry out an exaptationist program&lt;/title&gt;&lt;secondary-title&gt;Behavioral and Brain Sciences&lt;/secondary-title&gt;&lt;/titles&gt;&lt;periodical&gt;&lt;full-title&gt;Behavioral and Brain Sciences&lt;/full-title&gt;&lt;/periodical&gt;&lt;pages&gt;489-504&lt;/pages&gt;&lt;volume&gt;25&lt;/volume&gt;&lt;number&gt;04&lt;/number&gt;&lt;dates&gt;&lt;year&gt;2003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>., 2003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Kruschke&lt;/Author&gt;&lt;Year&gt;1992&lt;/Year&gt;&lt;RecNum&gt;101&lt;/RecNum&gt;&lt;record&gt;&lt;rec-number&gt;101&lt;/rec-number&gt;&lt;foreign-keys&gt;&lt;key app="EN" db-id="sfwaf2ztgewpeye2p9uv55rdxpwddpfz522v"&gt;101&lt;/key&gt;&lt;/foreign-keys&gt;&lt;ref-type name="Journal Article"&gt;17&lt;/ref-type&gt;&lt;contributors&gt;&lt;authors&gt;&lt;author&gt;Kruschke, J. K.&lt;/author&gt;&lt;/authors&gt;&lt;/contributors&gt;&lt;titles&gt;&lt;title&gt;ALCOVE: An exemplar-based connectionist model of category learning&lt;/title&gt;&lt;secondary-title&gt;Psychological Review&lt;/secondary-title&gt;&lt;/titles&gt;&lt;periodical&gt;&lt;full-title&gt;Psychological Review&lt;/full-title&gt;&lt;/periodical&gt;&lt;pages&gt;22–44&lt;/pages&gt;&lt;volume&gt;99&lt;/volume&gt;&lt;number&gt;1&lt;/number&gt;&lt;dates&gt;&lt;year&gt;1992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x</w:t>
      </w:r>
      <w:r w:rsidR="0009411E" w:rsidRPr="00312B09">
        <w:t>, 1992)</w:t>
      </w:r>
      <w:r w:rsidR="0009411E" w:rsidRPr="00A36B59">
        <w:rPr>
          <w:lang w:val="en-US"/>
        </w:rPr>
        <w:fldChar w:fldCharType="end"/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).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lastRenderedPageBreak/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;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. </w:t>
      </w:r>
      <w:r w:rsidRPr="00312B09">
        <w:t>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(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)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</w:t>
      </w:r>
      <w:r w:rsidR="0009411E" w:rsidRPr="00312B09">
        <w:t>’</w:t>
      </w:r>
      <w:r w:rsidRPr="00312B09">
        <w:t>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(</w:t>
      </w:r>
      <w:r w:rsidRPr="00312B09">
        <w:t>x</w:t>
      </w:r>
      <w:r w:rsidR="0009411E" w:rsidRPr="00312B09">
        <w:t>.</w:t>
      </w:r>
      <w:r w:rsidRPr="00312B09">
        <w:t>x</w:t>
      </w:r>
      <w:r w:rsidR="0009411E" w:rsidRPr="00312B09">
        <w:t xml:space="preserve">.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(</w:t>
      </w:r>
      <w:r w:rsidRPr="00312B09">
        <w:t>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1983; </w:t>
      </w:r>
      <w:r w:rsidRPr="00312B09">
        <w:t>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, &amp; </w:t>
      </w:r>
      <w:r w:rsidRPr="00312B09">
        <w:t>Xxxxxx</w:t>
      </w:r>
      <w:r w:rsidR="0009411E" w:rsidRPr="00312B09">
        <w:t xml:space="preserve">, 2003)).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x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,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rPr>
          <w:i/>
        </w:rPr>
        <w:t>X</w:t>
      </w:r>
      <w:r w:rsidR="0009411E" w:rsidRPr="00312B09">
        <w:rPr>
          <w:i/>
        </w:rPr>
        <w:t>-</w:t>
      </w:r>
      <w:r w:rsidRPr="00312B09">
        <w:rPr>
          <w:i/>
        </w:rPr>
        <w:t>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?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? </w:t>
      </w:r>
    </w:p>
    <w:p w:rsidR="0009411E" w:rsidRPr="00A36B59" w:rsidRDefault="00312B09" w:rsidP="0009411E">
      <w:pPr>
        <w:pStyle w:val="Tesis"/>
        <w:rPr>
          <w:lang w:val="en-US"/>
        </w:rPr>
      </w:pP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.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lastRenderedPageBreak/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(</w:t>
      </w:r>
      <w:r w:rsidRPr="00312B09">
        <w:t>Xxxxxxx</w:t>
      </w:r>
      <w:r w:rsidR="0009411E" w:rsidRPr="00312B09">
        <w:t xml:space="preserve">, 1992, 1997; </w:t>
      </w:r>
      <w:r w:rsidRPr="00312B09">
        <w:t>Xxxxxxx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>., 2004</w:t>
      </w:r>
      <w:r w:rsidR="0009411E" w:rsidRPr="00312B09">
        <w:t xml:space="preserve">).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. </w:t>
      </w:r>
      <w:r w:rsidRPr="00312B09">
        <w:t>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;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Spelke&lt;/Author&gt;&lt;Year&gt;2007&lt;/Year&gt;&lt;RecNum&gt;102&lt;/RecNum&gt;&lt;record&gt;&lt;rec-number&gt;102&lt;/rec-number&gt;&lt;foreign-keys&gt;&lt;key app="EN" db-id="sfwaf2ztgewpeye2p9uv55rdxpwddpfz522v"&gt;102&lt;/key&gt;&lt;/foreign-keys&gt;&lt;ref-type name="Journal Article"&gt;17&lt;/ref-type&gt;&lt;contributors&gt;&lt;authors&gt;&lt;author&gt;Spelke, E. S.&lt;/author&gt;&lt;author&gt;Kinzler, K. D.&lt;/author&gt;&lt;/authors&gt;&lt;/contributors&gt;&lt;titles&gt;&lt;title&gt;Core knowledge&lt;/title&gt;&lt;secondary-title&gt;Developmental Science&lt;/secondary-title&gt;&lt;/titles&gt;&lt;periodical&gt;&lt;full-title&gt;Developmental Science&lt;/full-title&gt;&lt;/periodical&gt;&lt;pages&gt;89-96&lt;/pages&gt;&lt;volume&gt;10&lt;/volume&gt;&lt;number&gt;1&lt;/number&gt;&lt;dates&gt;&lt;year&gt;2007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Pr="00312B09">
        <w:t>Xxxxxx</w:t>
      </w:r>
      <w:r w:rsidR="0009411E" w:rsidRPr="00312B09">
        <w:t xml:space="preserve"> &amp; </w:t>
      </w:r>
      <w:r w:rsidRPr="00312B09">
        <w:t>Xxxxxxx</w:t>
      </w:r>
      <w:r w:rsidR="0009411E" w:rsidRPr="00312B09">
        <w:t>, 2007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.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</w:t>
      </w:r>
      <w:r w:rsidRPr="00312B09">
        <w:t>Xxxxxxx</w:t>
      </w:r>
      <w:r w:rsidR="0009411E" w:rsidRPr="00312B09">
        <w:t xml:space="preserve">, 1992, 1997; </w:t>
      </w:r>
      <w:r w:rsidRPr="00312B09">
        <w:t>Xxxxxxx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>., 2004</w:t>
      </w:r>
      <w:r w:rsidR="0009411E" w:rsidRPr="00312B09">
        <w:t xml:space="preserve">),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="0009411E" w:rsidRPr="00312B09">
        <w:rPr>
          <w:i/>
        </w:rPr>
        <w:t>“</w:t>
      </w:r>
      <w:r w:rsidRPr="00312B09">
        <w:rPr>
          <w:i/>
        </w:rPr>
        <w:t>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rPr>
          <w:i/>
        </w:rPr>
        <w:t>-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x</w:t>
      </w:r>
      <w:r w:rsidR="0009411E" w:rsidRPr="00312B09">
        <w:rPr>
          <w:i/>
        </w:rPr>
        <w:t xml:space="preserve">…”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Feigenson&lt;/Author&gt;&lt;Year&gt;2004&lt;/Year&gt;&lt;RecNum&gt;93&lt;/RecNum&gt;&lt;record&gt;&lt;rec-number&gt;93&lt;/rec-number&gt;&lt;foreign-keys&gt;&lt;key app="EN" db-id="sfwaf2ztgewpeye2p9uv55rdxpwddpfz522v"&gt;93&lt;/key&gt;&lt;/foreign-keys&gt;&lt;ref-type name="Journal Article"&gt;17&lt;/ref-type&gt;&lt;contributors&gt;&lt;authors&gt;&lt;author&gt;Feigenson, L.&lt;/author&gt;&lt;author&gt;Dehaene, S.&lt;/author&gt;&lt;author&gt;Spelke, E.&lt;/author&gt;&lt;/authors&gt;&lt;/contributors&gt;&lt;titles&gt;&lt;title&gt;Core systems of number&lt;/title&gt;&lt;secondary-title&gt;Trends in Cognitive Sciences&lt;/secondary-title&gt;&lt;/titles&gt;&lt;periodical&gt;&lt;full-title&gt;Trends in Cognitive Sciences&lt;/full-title&gt;&lt;/periodical&gt;&lt;pages&gt;307-314&lt;/pages&gt;&lt;volume&gt;8&lt;/volume&gt;&lt;number&gt;7&lt;/number&gt;&lt;dates&gt;&lt;year&gt;2004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A36B59" w:rsidDel="00AC6F1A">
        <w:rPr>
          <w:lang w:val="en-US"/>
        </w:rPr>
        <w:t>(</w:t>
      </w:r>
      <w:r>
        <w:rPr>
          <w:lang w:val="en-US"/>
        </w:rPr>
        <w:t>Xxxxxxxxx</w:t>
      </w:r>
      <w:r w:rsidR="0009411E" w:rsidRPr="00A36B59" w:rsidDel="00AC6F1A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 w:rsidDel="00AC6F1A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 w:rsidDel="00AC6F1A">
        <w:rPr>
          <w:lang w:val="en-US"/>
        </w:rPr>
        <w:t>., 2004</w:t>
      </w:r>
      <w:r w:rsidR="0009411E" w:rsidRPr="00A36B59">
        <w:rPr>
          <w:lang w:val="en-US"/>
        </w:rPr>
        <w:t xml:space="preserve">, </w:t>
      </w:r>
      <w:r>
        <w:rPr>
          <w:lang w:val="en-US"/>
        </w:rPr>
        <w:t>x</w:t>
      </w:r>
      <w:r w:rsidR="0009411E" w:rsidRPr="00A36B59">
        <w:rPr>
          <w:lang w:val="en-US"/>
        </w:rPr>
        <w:t>. 309</w:t>
      </w:r>
      <w:r w:rsidR="0009411E" w:rsidRPr="00A36B59" w:rsidDel="00AC6F1A">
        <w:rPr>
          <w:lang w:val="en-US"/>
        </w:rPr>
        <w:t>)</w:t>
      </w:r>
      <w:r w:rsidR="0009411E" w:rsidRPr="00A36B59">
        <w:rPr>
          <w:lang w:val="en-US"/>
        </w:rPr>
        <w:fldChar w:fldCharType="end"/>
      </w:r>
      <w:r w:rsidR="0009411E" w:rsidRPr="00A36B59">
        <w:rPr>
          <w:lang w:val="en-US"/>
        </w:rPr>
        <w:t xml:space="preserve">. </w:t>
      </w:r>
      <w:r>
        <w:rPr>
          <w:lang w:val="en-US"/>
        </w:rPr>
        <w:t>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>
        <w:rPr>
          <w:lang w:val="en-US"/>
        </w:rPr>
        <w:t xml:space="preserve"> </w:t>
      </w:r>
      <w:r w:rsidR="0009411E" w:rsidRPr="00A36B59">
        <w:rPr>
          <w:i/>
          <w:lang w:val="en-US"/>
        </w:rPr>
        <w:t>“</w:t>
      </w:r>
      <w:r>
        <w:rPr>
          <w:i/>
          <w:lang w:val="en-US"/>
        </w:rPr>
        <w:t>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</w:t>
      </w:r>
      <w:r w:rsidR="0009411E" w:rsidRPr="00A36B59">
        <w:rPr>
          <w:i/>
          <w:lang w:val="en-US"/>
        </w:rPr>
        <w:t>”</w:t>
      </w:r>
      <w:r w:rsidR="0009411E" w:rsidRPr="00A36B59">
        <w:rPr>
          <w:lang w:val="en-US"/>
        </w:rPr>
        <w:t xml:space="preserve"> </w:t>
      </w:r>
      <w:r w:rsidR="0009411E" w:rsidRPr="00A36B59">
        <w:rPr>
          <w:lang w:val="en-US"/>
        </w:rPr>
        <w:fldChar w:fldCharType="begin"/>
      </w:r>
      <w:r w:rsidR="0009411E" w:rsidRPr="00A36B59">
        <w:rPr>
          <w:lang w:val="en-US"/>
        </w:rPr>
        <w:instrText xml:space="preserve"> ADDIN EN.CITE &lt;EndNote&gt;&lt;Cite&gt;&lt;Author&gt;Feigenson&lt;/Author&gt;&lt;Year&gt;2004&lt;/Year&gt;&lt;RecNum&gt;93&lt;/RecNum&gt;&lt;record&gt;&lt;rec-number&gt;93&lt;/rec-number&gt;&lt;foreign-keys&gt;&lt;key app="EN" db-id="sfwaf2ztgewpeye2p9uv55rdxpwddpfz522v"&gt;93&lt;/key&gt;&lt;/foreign-keys&gt;&lt;ref-type name="Journal Article"&gt;17&lt;/ref-type&gt;&lt;contributors&gt;&lt;authors&gt;&lt;author&gt;Feigenson, L.&lt;/author&gt;&lt;author&gt;Dehaene, S.&lt;/author&gt;&lt;author&gt;Spelke, E.&lt;/author&gt;&lt;/authors&gt;&lt;/contributors&gt;&lt;titles&gt;&lt;title&gt;Core systems of number&lt;/title&gt;&lt;secondary-title&gt;Trends in Cognitive Sciences&lt;/secondary-title&gt;&lt;/titles&gt;&lt;periodical&gt;&lt;full-title&gt;Trends in Cognitive Sciences&lt;/full-title&gt;&lt;/periodical&gt;&lt;pages&gt;307-314&lt;/pages&gt;&lt;volume&gt;8&lt;/volume&gt;&lt;number&gt;7&lt;/number&gt;&lt;dates&gt;&lt;year&gt;2004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A36B59" w:rsidDel="00AC6F1A">
        <w:rPr>
          <w:lang w:val="en-US"/>
        </w:rPr>
        <w:t>(</w:t>
      </w:r>
      <w:r>
        <w:rPr>
          <w:lang w:val="en-US"/>
        </w:rPr>
        <w:t>Xxxxxxxxx</w:t>
      </w:r>
      <w:r w:rsidR="0009411E" w:rsidRPr="00A36B59" w:rsidDel="00AC6F1A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 w:rsidDel="00AC6F1A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 w:rsidDel="00AC6F1A">
        <w:rPr>
          <w:lang w:val="en-US"/>
        </w:rPr>
        <w:t>., 2004</w:t>
      </w:r>
      <w:r w:rsidR="0009411E" w:rsidRPr="00A36B59">
        <w:rPr>
          <w:lang w:val="en-US"/>
        </w:rPr>
        <w:t xml:space="preserve">, </w:t>
      </w:r>
      <w:r>
        <w:rPr>
          <w:lang w:val="en-US"/>
        </w:rPr>
        <w:t>x</w:t>
      </w:r>
      <w:r w:rsidR="0009411E" w:rsidRPr="00A36B59">
        <w:rPr>
          <w:lang w:val="en-US"/>
        </w:rPr>
        <w:t>. 310</w:t>
      </w:r>
      <w:r w:rsidR="0009411E" w:rsidRPr="00A36B59" w:rsidDel="00AC6F1A">
        <w:rPr>
          <w:lang w:val="en-US"/>
        </w:rPr>
        <w:t>)</w:t>
      </w:r>
      <w:r w:rsidR="0009411E" w:rsidRPr="00A36B59">
        <w:rPr>
          <w:lang w:val="en-US"/>
        </w:rPr>
        <w:fldChar w:fldCharType="end"/>
      </w:r>
      <w:r w:rsidR="0009411E" w:rsidRPr="00A36B59">
        <w:rPr>
          <w:lang w:val="en-US"/>
        </w:rPr>
        <w:t xml:space="preserve">. </w:t>
      </w:r>
      <w:r>
        <w:rPr>
          <w:lang w:val="en-US"/>
        </w:rPr>
        <w:t>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>
        <w:rPr>
          <w:lang w:val="en-US"/>
        </w:rPr>
        <w:t xml:space="preserve">, </w:t>
      </w:r>
      <w:r>
        <w:rPr>
          <w:lang w:val="en-US"/>
        </w:rPr>
        <w:t>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</w:t>
      </w:r>
      <w:r w:rsidR="0009411E" w:rsidRPr="00A36B59">
        <w:rPr>
          <w:lang w:val="en-US"/>
        </w:rPr>
        <w:t>:</w:t>
      </w:r>
    </w:p>
    <w:p w:rsidR="0009411E" w:rsidRPr="008E58E4" w:rsidRDefault="0009411E" w:rsidP="0009411E">
      <w:pPr>
        <w:pStyle w:val="Tesis"/>
        <w:rPr>
          <w:rFonts w:ascii="Noto Sans" w:hAnsi="Noto Sans"/>
          <w:i/>
          <w:sz w:val="22"/>
          <w:szCs w:val="19"/>
        </w:rPr>
      </w:pPr>
      <w:proofErr w:type="gramStart"/>
      <w:r w:rsidRPr="00F83BF1">
        <w:rPr>
          <w:rFonts w:ascii="Noto Sans" w:hAnsi="Noto Sans"/>
          <w:i/>
          <w:sz w:val="22"/>
          <w:szCs w:val="19"/>
          <w:lang w:val="en-US"/>
        </w:rPr>
        <w:t>“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</w:t>
      </w:r>
      <w:r w:rsidRPr="00F83BF1">
        <w:rPr>
          <w:rFonts w:ascii="Noto Sans" w:hAnsi="Noto Sans"/>
          <w:i/>
          <w:sz w:val="22"/>
          <w:szCs w:val="19"/>
          <w:lang w:val="en-US"/>
        </w:rPr>
        <w:t>.</w:t>
      </w:r>
      <w:proofErr w:type="gramEnd"/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proofErr w:type="gramStart"/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, </w:t>
      </w:r>
      <w:r w:rsidR="00312B09">
        <w:rPr>
          <w:rFonts w:ascii="Noto Sans" w:hAnsi="Noto Sans"/>
          <w:i/>
          <w:sz w:val="22"/>
          <w:szCs w:val="19"/>
          <w:lang w:val="en-US"/>
        </w:rPr>
        <w:t>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, </w:t>
      </w:r>
      <w:r w:rsidR="00312B09">
        <w:rPr>
          <w:rFonts w:ascii="Noto Sans" w:hAnsi="Noto Sans"/>
          <w:i/>
          <w:sz w:val="22"/>
          <w:szCs w:val="19"/>
          <w:lang w:val="en-US"/>
        </w:rPr>
        <w:t>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, </w:t>
      </w:r>
      <w:r w:rsidR="00312B09">
        <w:rPr>
          <w:rFonts w:ascii="Noto Sans" w:hAnsi="Noto Sans"/>
          <w:i/>
          <w:sz w:val="22"/>
          <w:szCs w:val="19"/>
          <w:lang w:val="en-US"/>
        </w:rPr>
        <w:t>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</w:t>
      </w:r>
      <w:r w:rsidRPr="00F83BF1">
        <w:rPr>
          <w:rFonts w:ascii="Noto Sans" w:hAnsi="Noto Sans"/>
          <w:i/>
          <w:sz w:val="22"/>
          <w:szCs w:val="19"/>
          <w:lang w:val="en-US"/>
        </w:rPr>
        <w:t>.</w:t>
      </w:r>
      <w:proofErr w:type="gramEnd"/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, </w:t>
      </w:r>
      <w:r w:rsidR="00312B09">
        <w:rPr>
          <w:rFonts w:ascii="Noto Sans" w:hAnsi="Noto Sans"/>
          <w:i/>
          <w:sz w:val="22"/>
          <w:szCs w:val="19"/>
          <w:lang w:val="en-US"/>
        </w:rPr>
        <w:t>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,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’ </w:t>
      </w:r>
      <w:r w:rsidR="00312B09">
        <w:rPr>
          <w:rFonts w:ascii="Noto Sans" w:hAnsi="Noto Sans"/>
          <w:i/>
          <w:sz w:val="22"/>
          <w:szCs w:val="19"/>
          <w:lang w:val="en-US"/>
        </w:rPr>
        <w:t>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‘</w:t>
      </w:r>
      <w:r w:rsidR="00312B09">
        <w:rPr>
          <w:rFonts w:ascii="Noto Sans" w:hAnsi="Noto Sans"/>
          <w:i/>
          <w:sz w:val="22"/>
          <w:szCs w:val="19"/>
          <w:lang w:val="en-US"/>
        </w:rPr>
        <w:t>xxxxxx</w:t>
      </w:r>
      <w:r w:rsidRPr="00F83BF1">
        <w:rPr>
          <w:rFonts w:ascii="Noto Sans" w:hAnsi="Noto Sans"/>
          <w:i/>
          <w:sz w:val="22"/>
          <w:szCs w:val="19"/>
          <w:lang w:val="en-US"/>
        </w:rPr>
        <w:t xml:space="preserve"> </w:t>
      </w:r>
      <w:r w:rsidR="00312B09">
        <w:rPr>
          <w:rFonts w:ascii="Noto Sans" w:hAnsi="Noto Sans"/>
          <w:i/>
          <w:sz w:val="22"/>
          <w:szCs w:val="19"/>
          <w:lang w:val="en-US"/>
        </w:rPr>
        <w:t>xxxxx</w:t>
      </w:r>
      <w:r w:rsidRPr="00F83BF1">
        <w:rPr>
          <w:rFonts w:ascii="Noto Sans" w:hAnsi="Noto Sans"/>
          <w:i/>
          <w:sz w:val="22"/>
          <w:szCs w:val="19"/>
          <w:lang w:val="en-US"/>
        </w:rPr>
        <w:t>’”.</w:t>
      </w:r>
      <w:r w:rsidRPr="00F83BF1">
        <w:rPr>
          <w:sz w:val="22"/>
          <w:lang w:val="en-US"/>
        </w:rPr>
        <w:t xml:space="preserve"> </w:t>
      </w:r>
      <w:r w:rsidRPr="00636FE0">
        <w:rPr>
          <w:sz w:val="22"/>
        </w:rPr>
        <w:fldChar w:fldCharType="begin"/>
      </w:r>
      <w:r w:rsidRPr="00F83BF1">
        <w:rPr>
          <w:sz w:val="22"/>
          <w:lang w:val="en-US"/>
        </w:rPr>
        <w:instrText xml:space="preserve"> ADDIN EN.CITE &lt;EndNote&gt;&lt;Cite&gt;&lt;Author&gt;Feigenson&lt;/Author&gt;&lt;Year&gt;2004&lt;/Year&gt;&lt;RecNum&gt;93&lt;/RecNum&gt;&lt;record&gt;&lt;rec-number&gt;93&lt;/rec-number&gt;&lt;foreign-keys&gt;&lt;key app="EN" db-id="sfwaf2ztgewpeye2p9uv55rdxpwddpfz522v"&gt;93&lt;/key&gt;&lt;/foreign-keys&gt;&lt;ref-type name="Journal Article"&gt;17&lt;/ref-type&gt;&lt;contributors&gt;&lt;authors&gt;&lt;author&gt;Feigenson, L.&lt;/author&gt;&lt;author&gt;Dehaene, S.&lt;/author&gt;&lt;author&gt;Spelke, E.&lt;/author&gt;&lt;/authors&gt;&lt;/contributors&gt;&lt;titles&gt;&lt;title&gt;Core systems of number&lt;/title&gt;&lt;secondary-title&gt;Trends in Cognitive Sciences&lt;/secondary-title&gt;&lt;/titles&gt;&lt;periodical&gt;&lt;full-title&gt;Trends in Cognitive Sciences&lt;/full-title&gt;&lt;/periodical&gt;&lt;pages&gt;307-314&lt;/pages&gt;&lt;volume&gt;8&lt;/volume&gt;&lt;number&gt;7&lt;/number&gt;&lt;dates&gt;&lt;year&gt;2004&lt;/year&gt;&lt;/dates&gt;&lt;urls&gt;&lt;/urls&gt;&lt;/record&gt;&lt;/Cite&gt;&lt;/EndNote&gt;</w:instrText>
      </w:r>
      <w:r w:rsidRPr="00636FE0">
        <w:rPr>
          <w:sz w:val="22"/>
        </w:rPr>
        <w:fldChar w:fldCharType="separate"/>
      </w:r>
      <w:r w:rsidRPr="008E58E4">
        <w:rPr>
          <w:sz w:val="22"/>
        </w:rPr>
        <w:t>(</w:t>
      </w:r>
      <w:r w:rsidR="00312B09">
        <w:rPr>
          <w:sz w:val="22"/>
        </w:rPr>
        <w:t>Xxxxxxxxx</w:t>
      </w:r>
      <w:r w:rsidRPr="008E58E4">
        <w:rPr>
          <w:sz w:val="22"/>
        </w:rPr>
        <w:t xml:space="preserve"> </w:t>
      </w:r>
      <w:r w:rsidR="00312B09">
        <w:rPr>
          <w:sz w:val="22"/>
        </w:rPr>
        <w:t>xx</w:t>
      </w:r>
      <w:r w:rsidRPr="008E58E4">
        <w:rPr>
          <w:sz w:val="22"/>
        </w:rPr>
        <w:t xml:space="preserve"> </w:t>
      </w:r>
      <w:r w:rsidR="00312B09">
        <w:rPr>
          <w:sz w:val="22"/>
        </w:rPr>
        <w:t>xx</w:t>
      </w:r>
      <w:r w:rsidRPr="008E58E4">
        <w:rPr>
          <w:sz w:val="22"/>
        </w:rPr>
        <w:t xml:space="preserve">., 2004, </w:t>
      </w:r>
      <w:r w:rsidR="00312B09">
        <w:rPr>
          <w:sz w:val="22"/>
        </w:rPr>
        <w:t>x</w:t>
      </w:r>
      <w:r w:rsidRPr="008E58E4">
        <w:rPr>
          <w:sz w:val="22"/>
        </w:rPr>
        <w:t>. 307)</w:t>
      </w:r>
      <w:r w:rsidRPr="00636FE0">
        <w:rPr>
          <w:sz w:val="22"/>
        </w:rPr>
        <w:fldChar w:fldCharType="end"/>
      </w:r>
    </w:p>
    <w:p w:rsidR="0009411E" w:rsidRPr="008E58E4" w:rsidRDefault="00312B09" w:rsidP="0009411E">
      <w:pPr>
        <w:pStyle w:val="Tesis"/>
      </w:pP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</w:t>
      </w:r>
      <w:r w:rsidR="0009411E" w:rsidRPr="008E58E4">
        <w:t xml:space="preserve">, </w:t>
      </w:r>
      <w:r>
        <w:t>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xxxxxx</w:t>
      </w:r>
      <w:r w:rsidR="0009411E" w:rsidRPr="008E58E4">
        <w:t xml:space="preserve">, </w:t>
      </w:r>
      <w:r>
        <w:t>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</w:t>
      </w:r>
      <w:r w:rsidR="0009411E" w:rsidRPr="008E58E4">
        <w:t xml:space="preserve">) </w:t>
      </w:r>
      <w:r>
        <w:t>xxx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(</w:t>
      </w:r>
      <w:r>
        <w:t>x</w:t>
      </w:r>
      <w:r w:rsidR="0009411E" w:rsidRPr="008E58E4">
        <w:t>.</w:t>
      </w:r>
      <w:r>
        <w:t>x</w:t>
      </w:r>
      <w:r w:rsidR="0009411E" w:rsidRPr="008E58E4">
        <w:t xml:space="preserve">. 196 </w:t>
      </w:r>
      <w:r>
        <w:t>xx</w:t>
      </w:r>
      <w:r w:rsidR="0009411E" w:rsidRPr="008E58E4">
        <w:t xml:space="preserve"> 623) </w:t>
      </w:r>
      <w:r>
        <w:t>xxx</w:t>
      </w:r>
      <w:r w:rsidR="0009411E" w:rsidRPr="008E58E4">
        <w:t xml:space="preserve"> </w:t>
      </w:r>
      <w:r>
        <w:t>XX</w:t>
      </w:r>
      <w:r w:rsidR="0009411E" w:rsidRPr="008E58E4">
        <w:t xml:space="preserve">) </w:t>
      </w:r>
      <w:r>
        <w:t>xxxxxxx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>
        <w:t>xxxxxxxxx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xxxxx</w:t>
      </w:r>
      <w:r w:rsidR="0009411E" w:rsidRPr="008E58E4">
        <w:t xml:space="preserve">. </w:t>
      </w:r>
      <w:r>
        <w:t>Xxxxxxx</w:t>
      </w:r>
      <w:r w:rsidR="0009411E" w:rsidRPr="008E58E4">
        <w:t xml:space="preserve">,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x</w:t>
      </w:r>
      <w:r w:rsidR="0009411E" w:rsidRPr="008E58E4">
        <w:t xml:space="preserve">, </w:t>
      </w:r>
      <w:r>
        <w:lastRenderedPageBreak/>
        <w:t>xxxxxxxx</w:t>
      </w:r>
      <w:r w:rsidR="0009411E" w:rsidRPr="008E58E4">
        <w:t xml:space="preserve">, </w:t>
      </w:r>
      <w:r>
        <w:t>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>-</w:t>
      </w:r>
      <w:r>
        <w:t>xxxxx</w:t>
      </w:r>
      <w:r w:rsidR="0009411E" w:rsidRPr="008E58E4">
        <w:t xml:space="preserve"> </w:t>
      </w:r>
      <w:r>
        <w:t>xxxxxxxx</w:t>
      </w:r>
      <w:r w:rsidR="0009411E" w:rsidRPr="008E58E4">
        <w:t xml:space="preserve"> </w:t>
      </w:r>
      <w:r w:rsidR="0009411E" w:rsidRPr="00A36B59">
        <w:rPr>
          <w:lang w:val="en-US"/>
        </w:rPr>
        <w:fldChar w:fldCharType="begin"/>
      </w:r>
      <w:r w:rsidR="0009411E" w:rsidRPr="008E58E4">
        <w:instrText xml:space="preserve"> ADDIN EN.CITE &lt;EndNote&gt;&lt;Cite&gt;&lt;Author&gt;Spelke&lt;/Author&gt;&lt;Year&gt;2007&lt;/Year&gt;&lt;RecNum&gt;102&lt;/RecNum&gt;&lt;record&gt;&lt;rec-number&gt;102&lt;/rec-number&gt;&lt;foreign-keys&gt;&lt;key app="EN" db-id="sfwaf2ztgewpeye2p9uv55rdxpwddpfz522v"&gt;102&lt;/key&gt;&lt;/foreign-keys&gt;&lt;ref-type name="Journal Article"&gt;17&lt;/ref-type&gt;&lt;contributors&gt;&lt;authors&gt;&lt;author&gt;Spelke, E. S.&lt;/author&gt;&lt;author&gt;Kinzler, K. D.&lt;/author&gt;&lt;/authors&gt;&lt;/contributors&gt;&lt;titles&gt;&lt;title&gt;Core knowledge&lt;/title&gt;&lt;secondary-title&gt;Developmental Science&lt;/secondary-title&gt;&lt;/titles&gt;&lt;periodical&gt;&lt;full-title&gt;Developmental Science&lt;/full-title&gt;&lt;/periodical&gt;&lt;pages&gt;89-96&lt;/pages&gt;&lt;volume&gt;10&lt;/volume&gt;&lt;number&gt;1&lt;/number&gt;&lt;dates&gt;&lt;year&gt;2007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8E58E4">
        <w:t>(</w:t>
      </w:r>
      <w:r>
        <w:t>Xxxxxx</w:t>
      </w:r>
      <w:r w:rsidR="0009411E" w:rsidRPr="008E58E4">
        <w:t xml:space="preserve"> &amp; </w:t>
      </w:r>
      <w:r>
        <w:t>Xxxxxxx</w:t>
      </w:r>
      <w:r w:rsidR="0009411E" w:rsidRPr="008E58E4">
        <w:t>, 2007)</w:t>
      </w:r>
      <w:r w:rsidR="0009411E" w:rsidRPr="00A36B59">
        <w:rPr>
          <w:lang w:val="en-US"/>
        </w:rPr>
        <w:fldChar w:fldCharType="end"/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</w:t>
      </w:r>
      <w:r w:rsidR="0009411E" w:rsidRPr="008E58E4" w:rsidDel="00106E22">
        <w:t xml:space="preserve"> </w:t>
      </w:r>
      <w:r>
        <w:t>xx</w:t>
      </w:r>
      <w:r w:rsidR="0009411E" w:rsidRPr="008E58E4" w:rsidDel="00106E22">
        <w:t xml:space="preserve"> </w:t>
      </w:r>
      <w:r>
        <w:t>xx</w:t>
      </w:r>
      <w:r w:rsidR="0009411E" w:rsidRPr="008E58E4">
        <w:t xml:space="preserve"> </w:t>
      </w:r>
      <w:r>
        <w:t>xxxxxxxxxxx</w:t>
      </w:r>
      <w:r w:rsidR="0009411E" w:rsidRPr="008E58E4" w:rsidDel="00106E22">
        <w:t xml:space="preserve"> </w:t>
      </w:r>
      <w:r>
        <w:t>xxx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xxxx</w:t>
      </w:r>
      <w:r w:rsidR="0009411E" w:rsidRPr="008E58E4">
        <w:t>.</w:t>
      </w:r>
    </w:p>
    <w:p w:rsidR="0009411E" w:rsidRPr="008E58E4" w:rsidRDefault="00312B09" w:rsidP="0009411E">
      <w:pPr>
        <w:pStyle w:val="Tesis"/>
      </w:pPr>
      <w:r>
        <w:t>Xxx</w:t>
      </w:r>
      <w:r w:rsidR="0009411E" w:rsidRPr="008E58E4" w:rsidDel="00AC6F1A">
        <w:t xml:space="preserve"> </w:t>
      </w:r>
      <w:r>
        <w:rPr>
          <w:i/>
        </w:rPr>
        <w:t>Xxxxxxxxxx</w:t>
      </w:r>
      <w:r w:rsidR="0009411E" w:rsidRPr="008E58E4">
        <w:rPr>
          <w:i/>
        </w:rPr>
        <w:t xml:space="preserve"> </w:t>
      </w:r>
      <w:r>
        <w:rPr>
          <w:i/>
        </w:rPr>
        <w:t>Xxxxxxxxxxx</w:t>
      </w:r>
      <w:r w:rsidR="0009411E" w:rsidRPr="008E58E4">
        <w:rPr>
          <w:i/>
        </w:rPr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</w:t>
      </w:r>
      <w:r w:rsidR="0009411E" w:rsidRPr="008E58E4">
        <w:t xml:space="preserve">. </w:t>
      </w:r>
      <w:r>
        <w:t>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</w:t>
      </w:r>
      <w:r w:rsidR="0009411E" w:rsidRPr="008E58E4">
        <w:t xml:space="preserve"> “</w:t>
      </w:r>
      <w:r>
        <w:t>Xxxxx</w:t>
      </w:r>
      <w:r w:rsidR="0009411E" w:rsidRPr="008E58E4">
        <w:t>’</w:t>
      </w:r>
      <w:r>
        <w:t>x</w:t>
      </w:r>
      <w:r w:rsidR="0009411E" w:rsidRPr="008E58E4">
        <w:t xml:space="preserve"> </w:t>
      </w:r>
      <w:r>
        <w:t>xxxxxxxx</w:t>
      </w:r>
      <w:r w:rsidR="0009411E" w:rsidRPr="008E58E4">
        <w:t xml:space="preserve">” </w:t>
      </w:r>
      <w:r>
        <w:t>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xxx</w:t>
      </w:r>
      <w:r w:rsidR="0009411E" w:rsidRPr="008E58E4">
        <w:t xml:space="preserve"> (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</w:t>
      </w:r>
      <w:r w:rsidR="0009411E" w:rsidRPr="008E58E4">
        <w:t xml:space="preserve"> 2001, 2007).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>
        <w:t>xxxxx</w:t>
      </w:r>
      <w:r w:rsidR="0009411E" w:rsidRPr="008E58E4">
        <w:t xml:space="preserve">; </w:t>
      </w:r>
      <w:r>
        <w:t>xxxxxxxxxxxx</w:t>
      </w:r>
      <w:r w:rsidR="0009411E" w:rsidRPr="008E58E4">
        <w:t xml:space="preserve"> </w:t>
      </w:r>
      <w:r>
        <w:t>xxxxxxxxxx</w:t>
      </w:r>
      <w:r w:rsidR="0009411E" w:rsidRPr="008E58E4">
        <w:t xml:space="preserve"> ‘</w:t>
      </w:r>
      <w:r>
        <w:t>xxx</w:t>
      </w:r>
      <w:r w:rsidR="0009411E" w:rsidRPr="008E58E4">
        <w:t xml:space="preserve"> </w:t>
      </w:r>
      <w:r>
        <w:t>xxxxx</w:t>
      </w:r>
      <w:r w:rsidR="0009411E" w:rsidRPr="008E58E4">
        <w:t xml:space="preserve">’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</w:t>
      </w:r>
      <w:r w:rsidR="0009411E" w:rsidRPr="008E58E4">
        <w:t xml:space="preserve">. </w:t>
      </w:r>
      <w:r>
        <w:t>Xxx</w:t>
      </w:r>
      <w:r w:rsidR="0009411E" w:rsidRPr="008E58E4">
        <w:t xml:space="preserve"> </w:t>
      </w:r>
      <w:r>
        <w:t>x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xxxx</w:t>
      </w:r>
      <w:r w:rsidR="0009411E" w:rsidRPr="008E58E4">
        <w:t xml:space="preserve"> </w:t>
      </w:r>
      <w:r>
        <w:t>xxxxxxxxxxx</w:t>
      </w:r>
      <w:r w:rsidR="0009411E" w:rsidRPr="008E58E4">
        <w:t xml:space="preserve">.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</w:t>
      </w:r>
      <w:r w:rsidR="0009411E" w:rsidRPr="008E58E4">
        <w:t xml:space="preserve">. </w:t>
      </w:r>
      <w:r>
        <w:t>Xxx</w:t>
      </w:r>
      <w:r w:rsidR="0009411E" w:rsidRPr="008E58E4">
        <w:t xml:space="preserve">,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</w:t>
      </w:r>
      <w:r w:rsidR="0009411E" w:rsidRPr="008E58E4">
        <w:t xml:space="preserve">,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 w:rsidR="0009411E" w:rsidRPr="00A36B59">
        <w:fldChar w:fldCharType="begin"/>
      </w:r>
      <w:r w:rsidR="0009411E" w:rsidRPr="008E58E4">
        <w:instrText xml:space="preserve"> ADDIN EN.CITE &lt;EndNote&gt;&lt;Cite&gt;&lt;Author&gt;Andrews&lt;/Author&gt;&lt;Year&gt;2003&lt;/Year&gt;&lt;RecNum&gt;96&lt;/RecNum&gt;&lt;record&gt;&lt;rec-number&gt;96&lt;/rec-number&gt;&lt;foreign-keys&gt;&lt;key app="EN" db-id="sfwaf2ztgewpeye2p9uv55rdxpwddpfz522v"&gt;96&lt;/key&gt;&lt;/foreign-keys&gt;&lt;ref-type name="Journal Article"&gt;17&lt;/ref-type&gt;&lt;contributors&gt;&lt;authors&gt;&lt;author&gt;Andrews, P. W.&lt;/author&gt;&lt;author&gt;Gangestad, S. W.&lt;/author&gt;&lt;author&gt;Matthews, D.&lt;/author&gt;&lt;/authors&gt;&lt;/contributors&gt;&lt;titles&gt;&lt;title&gt;Adaptationism–how to carry out an exaptationist program&lt;/title&gt;&lt;secondary-title&gt;Behavioral and Brain Sciences&lt;/secondary-title&gt;&lt;/titles&gt;&lt;periodical&gt;&lt;full-title&gt;Behavioral and Brain Sciences&lt;/full-title&gt;&lt;/periodical&gt;&lt;pages&gt;489-504&lt;/pages&gt;&lt;volume&gt;25&lt;/volume&gt;&lt;number&gt;04&lt;/number&gt;&lt;dates&gt;&lt;year&gt;2003&lt;/year&gt;&lt;/dates&gt;&lt;urls&gt;&lt;/urls&gt;&lt;/record&gt;&lt;/Cite&gt;&lt;/EndNote&gt;</w:instrText>
      </w:r>
      <w:r w:rsidR="0009411E" w:rsidRPr="00A36B59">
        <w:fldChar w:fldCharType="separate"/>
      </w:r>
      <w:r w:rsidR="0009411E" w:rsidRPr="008E58E4" w:rsidDel="00AC6F1A">
        <w:t>(</w:t>
      </w:r>
      <w:r>
        <w:t>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>.</w:t>
      </w:r>
      <w:r w:rsidR="0009411E" w:rsidRPr="008E58E4" w:rsidDel="00AC6F1A">
        <w:t>,</w:t>
      </w:r>
      <w:r w:rsidR="0009411E" w:rsidRPr="008E58E4">
        <w:t xml:space="preserve"> </w:t>
      </w:r>
      <w:r w:rsidR="0009411E" w:rsidRPr="008E58E4" w:rsidDel="00AC6F1A">
        <w:t>2003</w:t>
      </w:r>
      <w:r w:rsidR="0009411E" w:rsidRPr="00A36B59">
        <w:fldChar w:fldCharType="begin"/>
      </w:r>
      <w:r w:rsidR="0009411E" w:rsidRPr="008E58E4">
        <w:instrText xml:space="preserve"> ADDIN EN.CITE &lt;EndNote&gt;&lt;Cite&gt;&lt;Author&gt;Williams&lt;/Author&gt;&lt;Year&gt;1966&lt;/Year&gt;&lt;RecNum&gt;97&lt;/RecNum&gt;&lt;record&gt;&lt;rec-number&gt;97&lt;/rec-number&gt;&lt;foreign-keys&gt;&lt;key app="EN" db-id="sfwaf2ztgewpeye2p9uv55rdxpwddpfz522v"&gt;97&lt;/key&gt;&lt;/foreign-keys&gt;&lt;ref-type name="Journal Article"&gt;17&lt;/ref-type&gt;&lt;contributors&gt;&lt;authors&gt;&lt;author&gt;Williams, G. C.&lt;/author&gt;&lt;/authors&gt;&lt;/contributors&gt;&lt;titles&gt;&lt;title&gt;Adaptation and natural selection&lt;/title&gt;&lt;/titles&gt;&lt;dates&gt;&lt;year&gt;1966&lt;/year&gt;&lt;/dates&gt;&lt;urls&gt;&lt;/urls&gt;&lt;/record&gt;&lt;/Cite&gt;&lt;/EndNote&gt;</w:instrText>
      </w:r>
      <w:r w:rsidR="0009411E" w:rsidRPr="00A36B59">
        <w:fldChar w:fldCharType="separate"/>
      </w:r>
      <w:r w:rsidR="0009411E" w:rsidRPr="008E58E4">
        <w:t xml:space="preserve">; </w:t>
      </w:r>
      <w:r>
        <w:t>Xxxxxxxx</w:t>
      </w:r>
      <w:r w:rsidR="0009411E" w:rsidRPr="008E58E4">
        <w:t>, 1966)</w:t>
      </w:r>
      <w:r w:rsidR="0009411E" w:rsidRPr="00A36B59">
        <w:fldChar w:fldCharType="end"/>
      </w:r>
      <w:r w:rsidR="0009411E" w:rsidRPr="00A36B59">
        <w:fldChar w:fldCharType="end"/>
      </w:r>
      <w:r w:rsidR="0009411E" w:rsidRPr="008E58E4">
        <w:t xml:space="preserve">,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</w:t>
      </w:r>
      <w:r w:rsidR="0009411E" w:rsidRPr="008E58E4">
        <w:t xml:space="preserve">. </w:t>
      </w:r>
      <w:r>
        <w:t>Xxxxxxxxxx</w:t>
      </w:r>
      <w:r w:rsidR="0009411E" w:rsidRPr="008E58E4" w:rsidDel="007979A9">
        <w:t xml:space="preserve">,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</w:t>
      </w:r>
      <w:r w:rsidR="0009411E" w:rsidRPr="008E58E4">
        <w:t xml:space="preserve">.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</w:t>
      </w:r>
      <w:r w:rsidR="0009411E" w:rsidRPr="008E58E4">
        <w:t xml:space="preserve">,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xxxxx</w:t>
      </w:r>
      <w:r w:rsidR="0009411E" w:rsidRPr="008E58E4">
        <w:t xml:space="preserve">, </w:t>
      </w:r>
      <w:r>
        <w:t>xxxxxxxxxx</w:t>
      </w:r>
      <w:r w:rsidR="0009411E" w:rsidRPr="008E58E4">
        <w:t xml:space="preserve"> </w:t>
      </w:r>
      <w:r>
        <w:t>xxxxxxx</w:t>
      </w:r>
      <w:r w:rsidR="0009411E" w:rsidRPr="008E58E4">
        <w:t xml:space="preserve"> (</w:t>
      </w:r>
      <w:r>
        <w:t>X</w:t>
      </w:r>
      <w:r w:rsidR="0009411E" w:rsidRPr="008E58E4">
        <w:t>-</w:t>
      </w:r>
      <w:r>
        <w:t>X</w:t>
      </w:r>
      <w:r w:rsidR="0009411E" w:rsidRPr="008E58E4">
        <w:t xml:space="preserve"> </w:t>
      </w:r>
      <w:r>
        <w:t>xxxxxxxx</w:t>
      </w:r>
      <w:r w:rsidR="0009411E" w:rsidRPr="008E58E4">
        <w:t xml:space="preserve">)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xx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. </w:t>
      </w:r>
    </w:p>
    <w:p w:rsidR="0009411E" w:rsidRPr="008E58E4" w:rsidRDefault="0009411E" w:rsidP="0009411E">
      <w:pPr>
        <w:pStyle w:val="Tesis"/>
        <w:ind w:left="720" w:hanging="720"/>
      </w:pPr>
    </w:p>
    <w:p w:rsidR="008D0226" w:rsidRPr="008E58E4" w:rsidRDefault="008D0226"/>
    <w:sectPr w:rsidR="008D0226" w:rsidRPr="008E58E4" w:rsidSect="00C825A1">
      <w:footerReference w:type="default" r:id="rId11"/>
      <w:type w:val="continuous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1438B" w:rsidRDefault="00D1438B" w:rsidP="00D1438B">
      <w:r>
        <w:separator/>
      </w:r>
    </w:p>
  </w:endnote>
  <w:endnote w:type="continuationSeparator" w:id="0">
    <w:p w:rsidR="00D1438B" w:rsidRDefault="00D1438B" w:rsidP="00D143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Noto Sans">
    <w:altName w:val="Times New Roman"/>
    <w:panose1 w:val="00000000000000000000"/>
    <w:charset w:val="4D"/>
    <w:family w:val="roman"/>
    <w:notTrueType/>
    <w:pitch w:val="default"/>
    <w:sig w:usb0="03000000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C825A1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93155A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93155A">
    <w:pPr>
      <w:pStyle w:val="Footer"/>
      <w:ind w:right="36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9C1259">
    <w:pPr>
      <w:pStyle w:val="Footer"/>
      <w:framePr w:wrap="around" w:vAnchor="text" w:hAnchor="page" w:xAlign="center" w:y="-73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5</w:t>
    </w:r>
    <w:r>
      <w:rPr>
        <w:rStyle w:val="PageNumber"/>
      </w:rPr>
      <w:fldChar w:fldCharType="end"/>
    </w:r>
  </w:p>
  <w:p w:rsidR="003644BD" w:rsidRDefault="00DC603D" w:rsidP="0093155A">
    <w:pPr>
      <w:pStyle w:val="Footer"/>
      <w:ind w:right="360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9C1259">
    <w:pPr>
      <w:pStyle w:val="Footer"/>
      <w:framePr w:wrap="around" w:vAnchor="text" w:hAnchor="page" w:xAlign="center" w:y="-73"/>
      <w:rPr>
        <w:rStyle w:val="PageNumber"/>
      </w:rPr>
    </w:pPr>
  </w:p>
  <w:p w:rsidR="003644BD" w:rsidRDefault="00DC603D" w:rsidP="0093155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1438B" w:rsidRDefault="00D1438B" w:rsidP="00D1438B">
      <w:r>
        <w:separator/>
      </w:r>
    </w:p>
  </w:footnote>
  <w:footnote w:type="continuationSeparator" w:id="0">
    <w:p w:rsidR="00D1438B" w:rsidRDefault="00D1438B" w:rsidP="00D1438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9411E"/>
    <w:rsid w:val="0009411E"/>
    <w:rsid w:val="001F7A51"/>
    <w:rsid w:val="00312B09"/>
    <w:rsid w:val="00352A76"/>
    <w:rsid w:val="008D0226"/>
    <w:rsid w:val="008E58E4"/>
    <w:rsid w:val="00974758"/>
    <w:rsid w:val="00991768"/>
    <w:rsid w:val="00C514CC"/>
    <w:rsid w:val="00CD7492"/>
    <w:rsid w:val="00D1438B"/>
    <w:rsid w:val="00DC60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411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_trad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411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sis">
    <w:name w:val="_Tesis"/>
    <w:basedOn w:val="Normal"/>
    <w:rsid w:val="0009411E"/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004"/>
      </w:tabs>
      <w:spacing w:line="480" w:lineRule="auto"/>
      <w:ind w:firstLine="709"/>
      <w:jc w:val="both"/>
    </w:pPr>
    <w:rPr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09411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s-ES_tradnl"/>
    </w:rPr>
  </w:style>
  <w:style w:type="paragraph" w:styleId="TOCHeading">
    <w:name w:val="TOC Heading"/>
    <w:basedOn w:val="Heading1"/>
    <w:next w:val="Normal"/>
    <w:uiPriority w:val="39"/>
    <w:unhideWhenUsed/>
    <w:qFormat/>
    <w:rsid w:val="0009411E"/>
    <w:pPr>
      <w:spacing w:line="276" w:lineRule="auto"/>
      <w:outlineLvl w:val="9"/>
    </w:pPr>
  </w:style>
  <w:style w:type="paragraph" w:styleId="Footer">
    <w:name w:val="footer"/>
    <w:basedOn w:val="Normal"/>
    <w:link w:val="FooterChar"/>
    <w:rsid w:val="000941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09411E"/>
    <w:rPr>
      <w:rFonts w:ascii="Times New Roman" w:eastAsia="Times New Roman" w:hAnsi="Times New Roman" w:cs="Times New Roman"/>
      <w:sz w:val="24"/>
      <w:szCs w:val="24"/>
      <w:lang w:val="es-ES_tradnl"/>
    </w:rPr>
  </w:style>
  <w:style w:type="paragraph" w:styleId="BodyText">
    <w:name w:val="Body Text"/>
    <w:basedOn w:val="Normal"/>
    <w:link w:val="BodyTextChar"/>
    <w:rsid w:val="0009411E"/>
    <w:pPr>
      <w:jc w:val="center"/>
    </w:pPr>
    <w:rPr>
      <w:b/>
      <w:bCs/>
      <w:color w:val="FF0000"/>
      <w:lang w:val="es-ES" w:eastAsia="es-ES"/>
    </w:rPr>
  </w:style>
  <w:style w:type="character" w:customStyle="1" w:styleId="BodyTextChar">
    <w:name w:val="Body Text Char"/>
    <w:basedOn w:val="DefaultParagraphFont"/>
    <w:link w:val="BodyText"/>
    <w:rsid w:val="0009411E"/>
    <w:rPr>
      <w:rFonts w:ascii="Times New Roman" w:eastAsia="Times New Roman" w:hAnsi="Times New Roman" w:cs="Times New Roman"/>
      <w:b/>
      <w:bCs/>
      <w:color w:val="FF0000"/>
      <w:sz w:val="24"/>
      <w:szCs w:val="24"/>
      <w:lang w:eastAsia="es-ES"/>
    </w:rPr>
  </w:style>
  <w:style w:type="character" w:styleId="PageNumber">
    <w:name w:val="page number"/>
    <w:basedOn w:val="DefaultParagraphFont"/>
    <w:rsid w:val="0009411E"/>
  </w:style>
  <w:style w:type="paragraph" w:styleId="Header">
    <w:name w:val="header"/>
    <w:basedOn w:val="Normal"/>
    <w:link w:val="HeaderChar"/>
    <w:uiPriority w:val="99"/>
    <w:unhideWhenUsed/>
    <w:rsid w:val="00D1438B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438B"/>
    <w:rPr>
      <w:rFonts w:ascii="Times New Roman" w:eastAsia="Times New Roman" w:hAnsi="Times New Roman" w:cs="Times New Roman"/>
      <w:sz w:val="24"/>
      <w:szCs w:val="24"/>
      <w:lang w:val="es-ES_trad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411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_trad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411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sis">
    <w:name w:val="_Tesis"/>
    <w:basedOn w:val="Normal"/>
    <w:rsid w:val="0009411E"/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004"/>
      </w:tabs>
      <w:spacing w:line="480" w:lineRule="auto"/>
      <w:ind w:firstLine="709"/>
      <w:jc w:val="both"/>
    </w:pPr>
    <w:rPr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09411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s-ES_tradnl"/>
    </w:rPr>
  </w:style>
  <w:style w:type="paragraph" w:styleId="TOCHeading">
    <w:name w:val="TOC Heading"/>
    <w:basedOn w:val="Heading1"/>
    <w:next w:val="Normal"/>
    <w:uiPriority w:val="39"/>
    <w:unhideWhenUsed/>
    <w:qFormat/>
    <w:rsid w:val="0009411E"/>
    <w:pPr>
      <w:spacing w:line="276" w:lineRule="auto"/>
      <w:outlineLvl w:val="9"/>
    </w:pPr>
  </w:style>
  <w:style w:type="paragraph" w:styleId="Footer">
    <w:name w:val="footer"/>
    <w:basedOn w:val="Normal"/>
    <w:link w:val="FooterChar"/>
    <w:rsid w:val="000941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09411E"/>
    <w:rPr>
      <w:rFonts w:ascii="Times New Roman" w:eastAsia="Times New Roman" w:hAnsi="Times New Roman" w:cs="Times New Roman"/>
      <w:sz w:val="24"/>
      <w:szCs w:val="24"/>
      <w:lang w:val="es-ES_tradnl"/>
    </w:rPr>
  </w:style>
  <w:style w:type="paragraph" w:styleId="BodyText">
    <w:name w:val="Body Text"/>
    <w:basedOn w:val="Normal"/>
    <w:link w:val="BodyTextChar"/>
    <w:rsid w:val="0009411E"/>
    <w:pPr>
      <w:jc w:val="center"/>
    </w:pPr>
    <w:rPr>
      <w:b/>
      <w:bCs/>
      <w:color w:val="FF0000"/>
      <w:lang w:val="es-ES" w:eastAsia="es-ES"/>
    </w:rPr>
  </w:style>
  <w:style w:type="character" w:customStyle="1" w:styleId="BodyTextChar">
    <w:name w:val="Body Text Char"/>
    <w:basedOn w:val="DefaultParagraphFont"/>
    <w:link w:val="BodyText"/>
    <w:rsid w:val="0009411E"/>
    <w:rPr>
      <w:rFonts w:ascii="Times New Roman" w:eastAsia="Times New Roman" w:hAnsi="Times New Roman" w:cs="Times New Roman"/>
      <w:b/>
      <w:bCs/>
      <w:color w:val="FF0000"/>
      <w:sz w:val="24"/>
      <w:szCs w:val="24"/>
      <w:lang w:eastAsia="es-ES"/>
    </w:rPr>
  </w:style>
  <w:style w:type="character" w:styleId="PageNumber">
    <w:name w:val="page number"/>
    <w:basedOn w:val="DefaultParagraphFont"/>
    <w:rsid w:val="0009411E"/>
  </w:style>
  <w:style w:type="paragraph" w:styleId="Header">
    <w:name w:val="header"/>
    <w:basedOn w:val="Normal"/>
    <w:link w:val="HeaderChar"/>
    <w:uiPriority w:val="99"/>
    <w:unhideWhenUsed/>
    <w:rsid w:val="00D1438B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438B"/>
    <w:rPr>
      <w:rFonts w:ascii="Times New Roman" w:eastAsia="Times New Roman" w:hAnsi="Times New Roman" w:cs="Times New Roman"/>
      <w:sz w:val="24"/>
      <w:szCs w:val="24"/>
      <w:lang w:val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5.xml"/><Relationship Id="rId5" Type="http://schemas.openxmlformats.org/officeDocument/2006/relationships/footnotes" Target="footnotes.xml"/><Relationship Id="rId10" Type="http://schemas.openxmlformats.org/officeDocument/2006/relationships/footer" Target="footer4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1</Pages>
  <Words>3856</Words>
  <Characters>21210</Characters>
  <Application>Microsoft Office Word</Application>
  <DocSecurity>0</DocSecurity>
  <Lines>176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sco</dc:creator>
  <cp:lastModifiedBy>xisco</cp:lastModifiedBy>
  <cp:revision>11</cp:revision>
  <dcterms:created xsi:type="dcterms:W3CDTF">2020-05-29T10:25:00Z</dcterms:created>
  <dcterms:modified xsi:type="dcterms:W3CDTF">2020-05-29T10:32:00Z</dcterms:modified>
</cp:coreProperties>
</file>